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89517B" w14:textId="59963501" w:rsidR="00BB273F" w:rsidRPr="002D45B6" w:rsidRDefault="00BB273F" w:rsidP="00BB273F">
      <w:pPr>
        <w:spacing w:line="480" w:lineRule="auto"/>
        <w:rPr>
          <w:b/>
        </w:rPr>
      </w:pPr>
      <w:r w:rsidRPr="002D45B6">
        <w:rPr>
          <w:b/>
        </w:rPr>
        <w:t>Mycophenolate for persistent Complex Regional Pain Syndrome, a</w:t>
      </w:r>
      <w:r>
        <w:rPr>
          <w:b/>
        </w:rPr>
        <w:t xml:space="preserve"> parallel, open,</w:t>
      </w:r>
      <w:r w:rsidR="008C596B">
        <w:rPr>
          <w:b/>
        </w:rPr>
        <w:t xml:space="preserve"> randomis</w:t>
      </w:r>
      <w:r w:rsidRPr="002D45B6">
        <w:rPr>
          <w:b/>
        </w:rPr>
        <w:t xml:space="preserve">ed, </w:t>
      </w:r>
      <w:r>
        <w:rPr>
          <w:b/>
        </w:rPr>
        <w:t xml:space="preserve">proof of concept </w:t>
      </w:r>
      <w:r w:rsidRPr="002D45B6">
        <w:rPr>
          <w:b/>
        </w:rPr>
        <w:t>trial</w:t>
      </w:r>
      <w:r>
        <w:rPr>
          <w:b/>
        </w:rPr>
        <w:t xml:space="preserve"> </w:t>
      </w:r>
    </w:p>
    <w:p w14:paraId="5907A0C4" w14:textId="2EC18FAB" w:rsidR="00BB273F" w:rsidRDefault="00A80A0C" w:rsidP="00A80A0C">
      <w:pPr>
        <w:tabs>
          <w:tab w:val="left" w:pos="523"/>
        </w:tabs>
        <w:spacing w:line="480" w:lineRule="auto"/>
      </w:pPr>
      <w:r>
        <w:tab/>
      </w:r>
    </w:p>
    <w:p w14:paraId="14AF6B2E" w14:textId="74C43DDF" w:rsidR="00BB273F" w:rsidRPr="0014440B" w:rsidRDefault="00BB273F" w:rsidP="00BB273F">
      <w:pPr>
        <w:spacing w:line="480" w:lineRule="auto"/>
        <w:rPr>
          <w:i/>
        </w:rPr>
      </w:pPr>
      <w:r w:rsidRPr="0014440B">
        <w:rPr>
          <w:i/>
        </w:rPr>
        <w:t xml:space="preserve">Andreas Goebel MD, PhD, Anu Jacob MD, Bernhard Frank MD, Paul Sacco PhD, Guillermo Alexander PhD, Ceri Philips PhD, Paul Bassett </w:t>
      </w:r>
      <w:r w:rsidR="00F907A0">
        <w:rPr>
          <w:i/>
        </w:rPr>
        <w:t>MSc</w:t>
      </w:r>
      <w:r w:rsidRPr="0014440B">
        <w:rPr>
          <w:i/>
        </w:rPr>
        <w:t xml:space="preserve">, Robert Moots MD </w:t>
      </w:r>
      <w:bookmarkStart w:id="0" w:name="_GoBack"/>
      <w:bookmarkEnd w:id="0"/>
      <w:r w:rsidRPr="0014440B">
        <w:rPr>
          <w:i/>
        </w:rPr>
        <w:t>PhD</w:t>
      </w:r>
    </w:p>
    <w:p w14:paraId="28AF6D5F" w14:textId="77777777" w:rsidR="00BB273F" w:rsidRPr="0014440B" w:rsidRDefault="00BB273F" w:rsidP="00BB273F">
      <w:pPr>
        <w:spacing w:line="480" w:lineRule="auto"/>
      </w:pPr>
    </w:p>
    <w:p w14:paraId="6D03AF0C" w14:textId="77777777" w:rsidR="00BB273F" w:rsidRPr="0014440B" w:rsidRDefault="00BB273F" w:rsidP="00BB273F">
      <w:pPr>
        <w:spacing w:after="240"/>
        <w:rPr>
          <w:rStyle w:val="Hyperlink"/>
          <w:color w:val="000000" w:themeColor="text1"/>
        </w:rPr>
      </w:pPr>
      <w:r w:rsidRPr="0014440B">
        <w:rPr>
          <w:color w:val="000000" w:themeColor="text1"/>
          <w:u w:val="single"/>
        </w:rPr>
        <w:t>Corresponding author:</w:t>
      </w:r>
      <w:r w:rsidRPr="0014440B">
        <w:rPr>
          <w:color w:val="000000" w:themeColor="text1"/>
        </w:rPr>
        <w:t xml:space="preserve"> </w:t>
      </w:r>
      <w:r w:rsidRPr="0014440B">
        <w:rPr>
          <w:i/>
          <w:color w:val="000000" w:themeColor="text1"/>
        </w:rPr>
        <w:t>Andreas Goebel</w:t>
      </w:r>
      <w:r w:rsidRPr="0014440B">
        <w:rPr>
          <w:color w:val="000000" w:themeColor="text1"/>
        </w:rPr>
        <w:t xml:space="preserve">, Pain Research Institute, Institute of Translational Medicine, University of Liverpool, Liverpool L9 7AL, UK, L9 7AL. Tel: +44 151 529 5820; e-mail: </w:t>
      </w:r>
      <w:hyperlink r:id="rId8" w:history="1">
        <w:r w:rsidRPr="0014440B">
          <w:rPr>
            <w:rStyle w:val="Hyperlink"/>
            <w:color w:val="000000" w:themeColor="text1"/>
            <w:u w:val="none"/>
          </w:rPr>
          <w:t>andreasgoebel@rocketmail.com</w:t>
        </w:r>
      </w:hyperlink>
      <w:r w:rsidRPr="0014440B">
        <w:rPr>
          <w:color w:val="000000" w:themeColor="text1"/>
        </w:rPr>
        <w:t xml:space="preserve">  / </w:t>
      </w:r>
      <w:hyperlink r:id="rId9" w:history="1">
        <w:r w:rsidRPr="0014440B">
          <w:rPr>
            <w:rStyle w:val="Hyperlink"/>
            <w:color w:val="000000" w:themeColor="text1"/>
            <w:u w:val="none"/>
          </w:rPr>
          <w:t>andreas.goebel@liv.ac.uk</w:t>
        </w:r>
      </w:hyperlink>
    </w:p>
    <w:p w14:paraId="415F61E2" w14:textId="77777777" w:rsidR="00BB273F" w:rsidRPr="0014440B" w:rsidRDefault="00BB273F" w:rsidP="00BB273F">
      <w:pPr>
        <w:spacing w:after="120"/>
      </w:pPr>
      <w:r w:rsidRPr="0014440B">
        <w:rPr>
          <w:i/>
        </w:rPr>
        <w:t>Anu Jacob</w:t>
      </w:r>
      <w:r w:rsidRPr="0014440B">
        <w:t xml:space="preserve">, Department of Neurology, Walton Centre NHS Foundation Trust, Liverpool L9 7LJ, </w:t>
      </w:r>
      <w:r>
        <w:t xml:space="preserve">England </w:t>
      </w:r>
      <w:r w:rsidRPr="0014440B">
        <w:t>UK</w:t>
      </w:r>
    </w:p>
    <w:p w14:paraId="033B0521" w14:textId="77777777" w:rsidR="00BB273F" w:rsidRPr="0014440B" w:rsidRDefault="00BB273F" w:rsidP="00BB273F">
      <w:pPr>
        <w:spacing w:after="120"/>
      </w:pPr>
      <w:r w:rsidRPr="001C2155">
        <w:rPr>
          <w:i/>
        </w:rPr>
        <w:t>Bernhard Frank</w:t>
      </w:r>
      <w:r w:rsidRPr="0014440B">
        <w:t xml:space="preserve">, Department of Pain Medicine, Walton Centre NHS Foundation Trust, Liverpool L9 7LJ, </w:t>
      </w:r>
      <w:r>
        <w:t xml:space="preserve">England </w:t>
      </w:r>
      <w:r w:rsidRPr="0014440B">
        <w:t>UK</w:t>
      </w:r>
    </w:p>
    <w:p w14:paraId="0A40774B" w14:textId="77777777" w:rsidR="00BB273F" w:rsidRPr="0014440B" w:rsidRDefault="00BB273F" w:rsidP="00BB273F">
      <w:pPr>
        <w:spacing w:after="120"/>
      </w:pPr>
      <w:r w:rsidRPr="001C2155">
        <w:rPr>
          <w:i/>
        </w:rPr>
        <w:t>Paul Sacco</w:t>
      </w:r>
      <w:r w:rsidRPr="0014440B">
        <w:t xml:space="preserve">, Pain Research Institute, Institute of Ageing and Chronic Disease, University of Liverpool L9 7AL, </w:t>
      </w:r>
      <w:r>
        <w:t xml:space="preserve">England </w:t>
      </w:r>
      <w:r w:rsidRPr="0014440B">
        <w:t>UK</w:t>
      </w:r>
    </w:p>
    <w:p w14:paraId="662D237B" w14:textId="77777777" w:rsidR="00BB273F" w:rsidRPr="0014440B" w:rsidRDefault="00BB273F" w:rsidP="00BB273F">
      <w:pPr>
        <w:spacing w:after="120"/>
      </w:pPr>
      <w:r w:rsidRPr="001C2155">
        <w:rPr>
          <w:i/>
        </w:rPr>
        <w:t>Guillermo Alexander</w:t>
      </w:r>
      <w:r w:rsidRPr="0014440B">
        <w:t>, Department of Neurology, Drexel University, USA</w:t>
      </w:r>
    </w:p>
    <w:p w14:paraId="6CB70F19" w14:textId="77777777" w:rsidR="00BB273F" w:rsidRPr="0014440B" w:rsidRDefault="00BB273F" w:rsidP="00BB273F">
      <w:pPr>
        <w:spacing w:after="120"/>
      </w:pPr>
      <w:r w:rsidRPr="001C2155">
        <w:rPr>
          <w:i/>
        </w:rPr>
        <w:t>Ceri Philips</w:t>
      </w:r>
      <w:r w:rsidRPr="0014440B">
        <w:t xml:space="preserve">, </w:t>
      </w:r>
      <w:r w:rsidRPr="0014440B">
        <w:rPr>
          <w:color w:val="000000" w:themeColor="text1"/>
        </w:rPr>
        <w:t>College of Human and Health Sciences, Swansea University, Singelton Park, Swansea SA2 8PP</w:t>
      </w:r>
      <w:r>
        <w:rPr>
          <w:color w:val="000000" w:themeColor="text1"/>
        </w:rPr>
        <w:t>, Wales UK</w:t>
      </w:r>
    </w:p>
    <w:p w14:paraId="45CB1271" w14:textId="02AF93F0" w:rsidR="00BB273F" w:rsidRPr="0014440B" w:rsidRDefault="00BB273F" w:rsidP="00CE02C2">
      <w:pPr>
        <w:spacing w:after="120"/>
        <w:outlineLvl w:val="0"/>
        <w:rPr>
          <w:rFonts w:ascii="Times New Roman" w:eastAsia="Times New Roman" w:hAnsi="Times New Roman" w:cs="Times New Roman"/>
          <w:lang w:val="en-GB" w:eastAsia="en-GB"/>
        </w:rPr>
      </w:pPr>
      <w:r w:rsidRPr="001C2155">
        <w:rPr>
          <w:i/>
        </w:rPr>
        <w:t>Paul Basset</w:t>
      </w:r>
      <w:r w:rsidR="00F907A0">
        <w:rPr>
          <w:i/>
        </w:rPr>
        <w:t>t</w:t>
      </w:r>
      <w:r w:rsidRPr="0014440B">
        <w:t xml:space="preserve">, Stats Consultancy, Amersham </w:t>
      </w:r>
      <w:r w:rsidRPr="0014440B">
        <w:rPr>
          <w:rFonts w:eastAsia="Times New Roman" w:cs="Times New Roman"/>
          <w:color w:val="303030"/>
          <w:shd w:val="clear" w:color="auto" w:fill="FFFFFF"/>
          <w:lang w:val="en-GB" w:eastAsia="en-GB"/>
        </w:rPr>
        <w:t>HP7 9EN, UK</w:t>
      </w:r>
    </w:p>
    <w:p w14:paraId="1A8F434F" w14:textId="2D8BCCE2" w:rsidR="00BB273F" w:rsidRPr="0014440B" w:rsidRDefault="00BB273F" w:rsidP="00BB273F">
      <w:pPr>
        <w:spacing w:after="120"/>
      </w:pPr>
      <w:r w:rsidRPr="001C2155">
        <w:rPr>
          <w:i/>
        </w:rPr>
        <w:t>Robert Moots</w:t>
      </w:r>
      <w:r w:rsidRPr="0014440B">
        <w:t xml:space="preserve">, </w:t>
      </w:r>
      <w:r w:rsidR="00DE733E">
        <w:t>Department of Musculoskeletal Biology, Institute of Ageing and Chronic Disease</w:t>
      </w:r>
      <w:r w:rsidRPr="0014440B">
        <w:t xml:space="preserve">, Aintree University Hospital, Liverpool L9 7AL, </w:t>
      </w:r>
      <w:r>
        <w:t xml:space="preserve">England </w:t>
      </w:r>
      <w:r w:rsidRPr="0014440B">
        <w:t>UK</w:t>
      </w:r>
    </w:p>
    <w:p w14:paraId="0515E167" w14:textId="77777777" w:rsidR="00BB273F" w:rsidRDefault="00BB273F" w:rsidP="00BB273F">
      <w:pPr>
        <w:spacing w:line="480" w:lineRule="auto"/>
        <w:rPr>
          <w:rFonts w:cs="Arial"/>
        </w:rPr>
      </w:pPr>
    </w:p>
    <w:p w14:paraId="4581BA16" w14:textId="77777777" w:rsidR="00BB273F" w:rsidRDefault="00BB273F" w:rsidP="00BB273F"/>
    <w:p w14:paraId="24F44A5F" w14:textId="77777777" w:rsidR="000C7506" w:rsidRPr="0014440B" w:rsidRDefault="000C7506" w:rsidP="001A787F">
      <w:pPr>
        <w:spacing w:line="480" w:lineRule="auto"/>
      </w:pPr>
    </w:p>
    <w:p w14:paraId="50B299D0" w14:textId="77777777" w:rsidR="007E01D7" w:rsidRDefault="007E01D7" w:rsidP="001A787F">
      <w:pPr>
        <w:spacing w:line="480" w:lineRule="auto"/>
        <w:rPr>
          <w:rFonts w:cs="Arial"/>
        </w:rPr>
      </w:pPr>
    </w:p>
    <w:p w14:paraId="3AC423C6" w14:textId="77777777" w:rsidR="00385B6E" w:rsidRDefault="00385B6E" w:rsidP="001A787F">
      <w:pPr>
        <w:spacing w:line="480" w:lineRule="auto"/>
        <w:rPr>
          <w:rFonts w:cs="Arial"/>
        </w:rPr>
      </w:pPr>
    </w:p>
    <w:p w14:paraId="10E0347D" w14:textId="77777777" w:rsidR="00AB6C25" w:rsidRDefault="00AB6C25" w:rsidP="001A787F">
      <w:pPr>
        <w:spacing w:line="480" w:lineRule="auto"/>
      </w:pPr>
    </w:p>
    <w:p w14:paraId="0BC4FC1B" w14:textId="77777777" w:rsidR="00AB6C25" w:rsidRDefault="00AB6C25" w:rsidP="00385B6E"/>
    <w:p w14:paraId="119D2731" w14:textId="77777777" w:rsidR="00385B6E" w:rsidRDefault="00385B6E"/>
    <w:p w14:paraId="765EE4A0" w14:textId="77777777" w:rsidR="002D45B6" w:rsidRDefault="002D45B6"/>
    <w:p w14:paraId="3F1C96AC" w14:textId="77777777" w:rsidR="0080215C" w:rsidRDefault="0080215C" w:rsidP="00561668">
      <w:pPr>
        <w:rPr>
          <w:b/>
        </w:rPr>
      </w:pPr>
    </w:p>
    <w:p w14:paraId="5B9D0718" w14:textId="77777777" w:rsidR="00561668" w:rsidRPr="00183544" w:rsidRDefault="00561668" w:rsidP="00CE02C2">
      <w:pPr>
        <w:outlineLvl w:val="0"/>
        <w:rPr>
          <w:b/>
        </w:rPr>
      </w:pPr>
      <w:r w:rsidRPr="00183544">
        <w:rPr>
          <w:b/>
        </w:rPr>
        <w:lastRenderedPageBreak/>
        <w:t>Abstract</w:t>
      </w:r>
    </w:p>
    <w:p w14:paraId="322619CF" w14:textId="77777777" w:rsidR="00561668" w:rsidRDefault="00561668" w:rsidP="00561668"/>
    <w:p w14:paraId="68C5CE5E" w14:textId="56DD1E3E" w:rsidR="00B060A4" w:rsidRDefault="006F4DB5" w:rsidP="00B060A4">
      <w:pPr>
        <w:spacing w:line="360" w:lineRule="auto"/>
      </w:pPr>
      <w:r>
        <w:rPr>
          <w:u w:val="single"/>
        </w:rPr>
        <w:t>Background and aims</w:t>
      </w:r>
      <w:r w:rsidR="00561668" w:rsidRPr="00142E71">
        <w:rPr>
          <w:u w:val="single"/>
        </w:rPr>
        <w:t>:</w:t>
      </w:r>
      <w:r w:rsidR="00561668">
        <w:t xml:space="preserve"> </w:t>
      </w:r>
      <w:r w:rsidR="00B060A4">
        <w:t>Current therapies for persistent Complex Regional Pain Syndrome (CRPS) are grossly inadequate. With accruing evidence to support an underlying immunological process and anecdotal evidence suggesting potential efficacy of mycophenolate, we wished to explore the feasibility and effectiveness of this treatment in patients with CRPS.</w:t>
      </w:r>
    </w:p>
    <w:p w14:paraId="69D3E789" w14:textId="27868B13" w:rsidR="00B060A4" w:rsidRPr="00B060A4" w:rsidRDefault="00561668" w:rsidP="00B060A4">
      <w:pPr>
        <w:spacing w:line="360" w:lineRule="auto"/>
      </w:pPr>
      <w:r>
        <w:rPr>
          <w:u w:val="single"/>
        </w:rPr>
        <w:t>Methods</w:t>
      </w:r>
      <w:r w:rsidRPr="00142E71">
        <w:rPr>
          <w:u w:val="single"/>
        </w:rPr>
        <w:t>:</w:t>
      </w:r>
      <w:r>
        <w:t xml:space="preserve"> </w:t>
      </w:r>
      <w:r w:rsidR="00B060A4">
        <w:t>A randomized, open, parallel, proof of concept trial was conducted. Patients with Budapest research criteria CRPS of &gt;2-year duration and moderate or high pain intensity</w:t>
      </w:r>
      <w:r w:rsidR="00130F6A">
        <w:t xml:space="preserve"> (numeric rating scale score </w:t>
      </w:r>
      <w:r w:rsidR="00130F6A">
        <w:sym w:font="Symbol" w:char="F0B3"/>
      </w:r>
      <w:r w:rsidR="00130F6A">
        <w:t xml:space="preserve"> 5)</w:t>
      </w:r>
      <w:r w:rsidR="00B060A4">
        <w:t xml:space="preserve"> were enrolled. Eligible patients were randomized 1:1 to openly receive mycophenolate</w:t>
      </w:r>
      <w:r w:rsidR="00B060A4" w:rsidRPr="008F60F8">
        <w:t xml:space="preserve"> </w:t>
      </w:r>
      <w:r w:rsidR="00B060A4">
        <w:t xml:space="preserve">as add-on treatment, or their usual treatment alone, over 5.5 months. They then </w:t>
      </w:r>
      <w:r w:rsidR="00AD3903">
        <w:t>switched</w:t>
      </w:r>
      <w:r w:rsidR="00B060A4">
        <w:t xml:space="preserve"> to the other treatment arm for 5.5 months. The main outcome was average </w:t>
      </w:r>
      <w:r w:rsidR="0011191E">
        <w:t xml:space="preserve">the patients’ average </w:t>
      </w:r>
      <w:r w:rsidR="00B060A4">
        <w:t>pain intensity recorded over 14 days, between 5.0-5.5 months post randomisation, on 11-point (0-10) numeric rating scales, compared between trial arms. Skin sensitivities and additional outcomes were also assessed.</w:t>
      </w:r>
    </w:p>
    <w:p w14:paraId="762751C0" w14:textId="5FB4D194" w:rsidR="00561668" w:rsidRDefault="00561668" w:rsidP="00B060A4">
      <w:pPr>
        <w:spacing w:line="360" w:lineRule="auto"/>
      </w:pPr>
      <w:r w:rsidRPr="00142E71">
        <w:rPr>
          <w:u w:val="single"/>
        </w:rPr>
        <w:t>Results:</w:t>
      </w:r>
      <w:r w:rsidR="00B060A4">
        <w:t xml:space="preserve"> 12 patients were enrolled. Nine</w:t>
      </w:r>
      <w:r>
        <w:t xml:space="preserve"> provided outcomes and were analysed for the main outcome. Mycophenolate treatment was significantly more effective than </w:t>
      </w:r>
      <w:r w:rsidRPr="00BE2B75">
        <w:t>control (</w:t>
      </w:r>
      <w:r>
        <w:t xml:space="preserve">drug-group mean(SD): </w:t>
      </w:r>
      <w:r w:rsidR="00742CAE">
        <w:t xml:space="preserve">pre: </w:t>
      </w:r>
      <w:r>
        <w:t>7.4(1.2)-</w:t>
      </w:r>
      <w:r w:rsidR="00742CAE">
        <w:t xml:space="preserve">post: </w:t>
      </w:r>
      <w:r>
        <w:t>5.2(1.3)</w:t>
      </w:r>
      <w:r w:rsidR="00A50F32">
        <w:t>, n=4</w:t>
      </w:r>
      <w:r>
        <w:t xml:space="preserve">, control: </w:t>
      </w:r>
      <w:r w:rsidR="00742CAE">
        <w:t xml:space="preserve">pre: </w:t>
      </w:r>
      <w:r>
        <w:t>7.7(1.4)-</w:t>
      </w:r>
      <w:r w:rsidR="00742CAE">
        <w:t xml:space="preserve"> post: </w:t>
      </w:r>
      <w:r>
        <w:t>8.1(0.9)</w:t>
      </w:r>
      <w:r w:rsidR="00A50F32">
        <w:t>, n=5</w:t>
      </w:r>
      <w:r>
        <w:t>; -</w:t>
      </w:r>
      <w:r w:rsidRPr="00BE2B75">
        <w:t>2.8 (</w:t>
      </w:r>
      <w:r>
        <w:t>95% CI: -4.7,</w:t>
      </w:r>
      <w:r w:rsidRPr="00BE2B75">
        <w:t xml:space="preserve"> -1.0), p=0.01</w:t>
      </w:r>
      <w:r>
        <w:t xml:space="preserve">, ANCOVA).  </w:t>
      </w:r>
    </w:p>
    <w:p w14:paraId="5D783CD7" w14:textId="5468F044" w:rsidR="00561668" w:rsidRDefault="00561668" w:rsidP="00561668">
      <w:pPr>
        <w:spacing w:line="360" w:lineRule="auto"/>
        <w:rPr>
          <w:u w:val="single"/>
        </w:rPr>
      </w:pPr>
      <w:r>
        <w:t>There were 4 treatment responders (</w:t>
      </w:r>
      <w:r w:rsidR="00D77501">
        <w:t xml:space="preserve">to mycophenolate treatment </w:t>
      </w:r>
      <w:r>
        <w:t xml:space="preserve">either before, or after </w:t>
      </w:r>
      <w:r w:rsidR="00AD3903">
        <w:t>switch</w:t>
      </w:r>
      <w:r>
        <w:t>), whose initial exquisite skin hyper-sensitivit</w:t>
      </w:r>
      <w:r w:rsidR="00D77501">
        <w:t>ies</w:t>
      </w:r>
      <w:r>
        <w:t xml:space="preserve">, function and quality of life </w:t>
      </w:r>
      <w:r w:rsidR="0011191E">
        <w:t>strongly</w:t>
      </w:r>
      <w:r>
        <w:t xml:space="preserve"> improved. </w:t>
      </w:r>
      <w:r w:rsidRPr="00831389">
        <w:rPr>
          <w:rFonts w:cs="Times New Roman"/>
          <w:color w:val="000000"/>
          <w:lang w:eastAsia="en-GB"/>
        </w:rPr>
        <w:t>Side effects including itchi</w:t>
      </w:r>
      <w:r>
        <w:rPr>
          <w:rFonts w:cs="Times New Roman"/>
          <w:color w:val="000000"/>
          <w:lang w:eastAsia="en-GB"/>
        </w:rPr>
        <w:t xml:space="preserve">ness, </w:t>
      </w:r>
      <w:r w:rsidR="002B7EEA">
        <w:rPr>
          <w:rFonts w:cs="Times New Roman"/>
          <w:color w:val="000000"/>
          <w:lang w:eastAsia="en-GB"/>
        </w:rPr>
        <w:t>skin-</w:t>
      </w:r>
      <w:r>
        <w:rPr>
          <w:rFonts w:cs="Times New Roman"/>
          <w:color w:val="000000"/>
          <w:lang w:eastAsia="en-GB"/>
        </w:rPr>
        <w:t>cryptitis, increased pain,</w:t>
      </w:r>
      <w:r w:rsidRPr="00831389">
        <w:rPr>
          <w:rFonts w:cs="Times New Roman"/>
          <w:color w:val="000000"/>
          <w:lang w:eastAsia="en-GB"/>
        </w:rPr>
        <w:t xml:space="preserve"> and</w:t>
      </w:r>
      <w:r>
        <w:rPr>
          <w:rFonts w:cs="Times New Roman"/>
          <w:color w:val="000000"/>
          <w:lang w:eastAsia="en-GB"/>
        </w:rPr>
        <w:t xml:space="preserve"> increased</w:t>
      </w:r>
      <w:r w:rsidRPr="00831389">
        <w:rPr>
          <w:rFonts w:cs="Times New Roman"/>
          <w:color w:val="000000"/>
          <w:lang w:eastAsia="en-GB"/>
        </w:rPr>
        <w:t xml:space="preserve"> depression caused 45% of the </w:t>
      </w:r>
      <w:r w:rsidR="00B060A4">
        <w:rPr>
          <w:rFonts w:cs="Times New Roman"/>
          <w:color w:val="000000"/>
          <w:lang w:eastAsia="en-GB"/>
        </w:rPr>
        <w:t>subjects to stop taking mycophenolate</w:t>
      </w:r>
      <w:r>
        <w:rPr>
          <w:rFonts w:cs="Times New Roman"/>
          <w:color w:val="000000"/>
          <w:lang w:eastAsia="en-GB"/>
        </w:rPr>
        <w:t>.</w:t>
      </w:r>
      <w:r w:rsidRPr="00FF75A0">
        <w:rPr>
          <w:u w:val="single"/>
        </w:rPr>
        <w:t xml:space="preserve"> </w:t>
      </w:r>
    </w:p>
    <w:p w14:paraId="202CE184" w14:textId="4A477567" w:rsidR="006F4DB5" w:rsidRDefault="00561668" w:rsidP="00561668">
      <w:pPr>
        <w:spacing w:line="360" w:lineRule="auto"/>
        <w:rPr>
          <w:u w:val="single"/>
        </w:rPr>
      </w:pPr>
      <w:r w:rsidRPr="00760610">
        <w:rPr>
          <w:u w:val="single"/>
        </w:rPr>
        <w:t>Conclusion</w:t>
      </w:r>
      <w:r w:rsidR="006F4DB5">
        <w:rPr>
          <w:u w:val="single"/>
        </w:rPr>
        <w:t>s</w:t>
      </w:r>
      <w:r w:rsidR="006F4DB5" w:rsidRPr="00E22FA8">
        <w:t xml:space="preserve">: </w:t>
      </w:r>
      <w:r w:rsidR="006F4DB5" w:rsidRPr="006F4DB5">
        <w:t xml:space="preserve">Mycophenolate </w:t>
      </w:r>
      <w:r w:rsidR="006F4DB5">
        <w:t>appears to reduce pain intensity</w:t>
      </w:r>
      <w:r w:rsidR="00010E30">
        <w:t xml:space="preserve"> and improve quality of life</w:t>
      </w:r>
      <w:r w:rsidR="006F4DB5">
        <w:t xml:space="preserve"> in a subgroup of patients with persistent CRPS</w:t>
      </w:r>
    </w:p>
    <w:p w14:paraId="68C2FB50" w14:textId="67813A0E" w:rsidR="00561668" w:rsidRDefault="006F4DB5" w:rsidP="00561668">
      <w:pPr>
        <w:spacing w:line="360" w:lineRule="auto"/>
      </w:pPr>
      <w:r>
        <w:rPr>
          <w:u w:val="single"/>
        </w:rPr>
        <w:t>Implications</w:t>
      </w:r>
      <w:r w:rsidR="00561668">
        <w:t xml:space="preserve">: </w:t>
      </w:r>
      <w:r w:rsidR="000D4630">
        <w:rPr>
          <w:rFonts w:cs="Times New Roman"/>
          <w:color w:val="000000"/>
          <w:lang w:eastAsia="en-GB"/>
        </w:rPr>
        <w:t xml:space="preserve">These results support the </w:t>
      </w:r>
      <w:r w:rsidR="00B060A4" w:rsidRPr="00831389">
        <w:rPr>
          <w:rFonts w:cs="Times New Roman"/>
          <w:color w:val="000000"/>
          <w:lang w:eastAsia="en-GB"/>
        </w:rPr>
        <w:t xml:space="preserve">feasibility of conducting a definite trial </w:t>
      </w:r>
      <w:r w:rsidR="00BA0032">
        <w:rPr>
          <w:rFonts w:cs="Times New Roman"/>
          <w:color w:val="000000"/>
          <w:lang w:eastAsia="en-GB"/>
        </w:rPr>
        <w:t xml:space="preserve">to </w:t>
      </w:r>
      <w:r w:rsidR="002B0A42">
        <w:rPr>
          <w:rFonts w:cs="Times New Roman"/>
          <w:color w:val="000000"/>
          <w:lang w:eastAsia="en-GB"/>
        </w:rPr>
        <w:t>confirm</w:t>
      </w:r>
      <w:r w:rsidR="00B060A4" w:rsidRPr="00831389">
        <w:rPr>
          <w:rFonts w:cs="Times New Roman"/>
          <w:color w:val="000000"/>
          <w:lang w:eastAsia="en-GB"/>
        </w:rPr>
        <w:t xml:space="preserve"> </w:t>
      </w:r>
      <w:r w:rsidR="004B1337">
        <w:rPr>
          <w:rFonts w:cs="Times New Roman"/>
          <w:color w:val="000000"/>
          <w:lang w:eastAsia="en-GB"/>
        </w:rPr>
        <w:t>the</w:t>
      </w:r>
      <w:r w:rsidR="00B060A4" w:rsidRPr="00831389">
        <w:rPr>
          <w:rFonts w:cs="Times New Roman"/>
          <w:color w:val="000000"/>
          <w:lang w:eastAsia="en-GB"/>
        </w:rPr>
        <w:t xml:space="preserve"> efficacy and effect size</w:t>
      </w:r>
      <w:r w:rsidR="00BA0032">
        <w:rPr>
          <w:rFonts w:cs="Times New Roman"/>
          <w:color w:val="000000"/>
          <w:lang w:eastAsia="en-GB"/>
        </w:rPr>
        <w:t xml:space="preserve"> of mycophenolate treatment for persistent CRPS</w:t>
      </w:r>
      <w:r w:rsidR="00B060A4" w:rsidRPr="00831389">
        <w:rPr>
          <w:rFonts w:cs="Times New Roman"/>
          <w:color w:val="000000"/>
          <w:lang w:eastAsia="en-GB"/>
        </w:rPr>
        <w:t xml:space="preserve"> </w:t>
      </w:r>
      <w:r w:rsidR="00561668" w:rsidRPr="00C34057">
        <w:t>(</w:t>
      </w:r>
      <w:r w:rsidR="00561668">
        <w:t>EudraCT 2015-000263-14).</w:t>
      </w:r>
    </w:p>
    <w:p w14:paraId="0043E4B5" w14:textId="77777777" w:rsidR="0092527C" w:rsidRDefault="0092527C" w:rsidP="00561668">
      <w:pPr>
        <w:spacing w:line="360" w:lineRule="auto"/>
      </w:pPr>
    </w:p>
    <w:p w14:paraId="47A9A282" w14:textId="1EB363C6" w:rsidR="0092527C" w:rsidRDefault="0092527C" w:rsidP="00561668">
      <w:pPr>
        <w:spacing w:line="360" w:lineRule="auto"/>
      </w:pPr>
      <w:r w:rsidRPr="0092527C">
        <w:rPr>
          <w:b/>
        </w:rPr>
        <w:t>Keywords:</w:t>
      </w:r>
      <w:r>
        <w:t xml:space="preserve"> CRPS, complex regional pain syndrome, mycophenolate, pain, DMARD</w:t>
      </w:r>
    </w:p>
    <w:p w14:paraId="630754D5" w14:textId="77777777" w:rsidR="0092527C" w:rsidRDefault="0092527C" w:rsidP="00561668">
      <w:pPr>
        <w:spacing w:line="360" w:lineRule="auto"/>
      </w:pPr>
    </w:p>
    <w:p w14:paraId="143B3996" w14:textId="77777777" w:rsidR="00F40107" w:rsidRPr="0092527C" w:rsidRDefault="00F40107" w:rsidP="00561668">
      <w:pPr>
        <w:spacing w:line="360" w:lineRule="auto"/>
        <w:rPr>
          <w:b/>
        </w:rPr>
      </w:pPr>
    </w:p>
    <w:p w14:paraId="1C5D44E3" w14:textId="77777777" w:rsidR="00C91606" w:rsidRDefault="00C91606" w:rsidP="00CE02C2">
      <w:pPr>
        <w:outlineLvl w:val="0"/>
        <w:rPr>
          <w:b/>
          <w:u w:val="single"/>
        </w:rPr>
      </w:pPr>
    </w:p>
    <w:p w14:paraId="3175CFAD" w14:textId="7F0BE682" w:rsidR="002D45B6" w:rsidRPr="00B244BD" w:rsidRDefault="002D45B6" w:rsidP="00CE02C2">
      <w:pPr>
        <w:outlineLvl w:val="0"/>
        <w:rPr>
          <w:b/>
          <w:u w:val="single"/>
        </w:rPr>
      </w:pPr>
      <w:r w:rsidRPr="00B244BD">
        <w:rPr>
          <w:b/>
          <w:u w:val="single"/>
        </w:rPr>
        <w:t>Introduction:</w:t>
      </w:r>
      <w:r w:rsidR="007674C3" w:rsidRPr="00B244BD">
        <w:rPr>
          <w:b/>
          <w:u w:val="single"/>
        </w:rPr>
        <w:t xml:space="preserve"> </w:t>
      </w:r>
    </w:p>
    <w:p w14:paraId="0FACFBF0" w14:textId="77777777" w:rsidR="007674C3" w:rsidRDefault="007674C3" w:rsidP="00162CD1">
      <w:pPr>
        <w:spacing w:line="480" w:lineRule="auto"/>
      </w:pPr>
    </w:p>
    <w:p w14:paraId="6DD27C87" w14:textId="29D9876E" w:rsidR="001D54D9" w:rsidRDefault="004F764E" w:rsidP="00162CD1">
      <w:pPr>
        <w:spacing w:line="480" w:lineRule="auto"/>
      </w:pPr>
      <w:r>
        <w:t>Complex Regional Pain Syndrome</w:t>
      </w:r>
      <w:r w:rsidR="00043EDC">
        <w:t xml:space="preserve"> (CRPS)</w:t>
      </w:r>
      <w:r>
        <w:t xml:space="preserve"> is a severe chronic painful condition, which </w:t>
      </w:r>
      <w:r w:rsidR="00E20BCE">
        <w:t>typically</w:t>
      </w:r>
      <w:r>
        <w:t xml:space="preserve"> affects </w:t>
      </w:r>
      <w:r w:rsidR="00D01BEB">
        <w:t>distal limbs following injury. Whereas m</w:t>
      </w:r>
      <w:r>
        <w:t>ost patients improve within the first 1-2 years after onset</w:t>
      </w:r>
      <w:r w:rsidR="00971D56">
        <w:t xml:space="preserve"> </w:t>
      </w:r>
      <w:r w:rsidR="00D01BEB">
        <w:t>15%</w:t>
      </w:r>
      <w:r w:rsidR="009A2FA1">
        <w:t xml:space="preserve"> develop persistent CRPS</w:t>
      </w:r>
      <w:r w:rsidR="00971D56">
        <w:t xml:space="preserve">, </w:t>
      </w:r>
      <w:r w:rsidR="00E2393F">
        <w:t>characterized by</w:t>
      </w:r>
      <w:r w:rsidR="00CC3D8D">
        <w:t xml:space="preserve"> unrelenting pain</w:t>
      </w:r>
      <w:r w:rsidR="00971D56">
        <w:t xml:space="preserve"> and </w:t>
      </w:r>
      <w:r w:rsidR="00E2393F">
        <w:t>associated with</w:t>
      </w:r>
      <w:r w:rsidR="00CC3D8D">
        <w:t xml:space="preserve"> </w:t>
      </w:r>
      <w:r w:rsidR="00632DC6">
        <w:t xml:space="preserve">amongst the lowest quality of life scores in </w:t>
      </w:r>
      <w:r w:rsidR="00D01BEB">
        <w:t>any medical condition</w:t>
      </w:r>
      <w:r w:rsidR="003E08E1">
        <w:t xml:space="preserve"> </w:t>
      </w:r>
      <w:r w:rsidR="003E08E1">
        <w:fldChar w:fldCharType="begin">
          <w:fldData xml:space="preserve">PEVuZE5vdGU+PENpdGU+PEF1dGhvcj5LZW1sZXI8L0F1dGhvcj48WWVhcj4yMDAyLzEwLzIyPC9Z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</w:fldData>
        </w:fldChar>
      </w:r>
      <w:r w:rsidR="00ED032C">
        <w:instrText xml:space="preserve"> ADDIN EN.CITE </w:instrText>
      </w:r>
      <w:r w:rsidR="00ED032C">
        <w:fldChar w:fldCharType="begin">
          <w:fldData xml:space="preserve">PEVuZE5vdGU+PENpdGU+PEF1dGhvcj5LZW1sZXI8L0F1dGhvcj48WWVhcj4yMDAyLzEwLzIyPC9Z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</w:fldData>
        </w:fldChar>
      </w:r>
      <w:r w:rsidR="00ED032C">
        <w:instrText xml:space="preserve"> ADDIN EN.CITE.DATA </w:instrText>
      </w:r>
      <w:r w:rsidR="00ED032C">
        <w:fldChar w:fldCharType="end"/>
      </w:r>
      <w:r w:rsidR="003E08E1">
        <w:fldChar w:fldCharType="separate"/>
      </w:r>
      <w:r w:rsidR="00ED032C">
        <w:rPr>
          <w:noProof/>
        </w:rPr>
        <w:t>[</w:t>
      </w:r>
      <w:hyperlink w:anchor="_ENREF_1" w:tooltip="Kemler, 2002/10/22 #590" w:history="1">
        <w:r w:rsidR="00594064">
          <w:rPr>
            <w:noProof/>
          </w:rPr>
          <w:t>1</w:t>
        </w:r>
      </w:hyperlink>
      <w:r w:rsidR="00ED032C">
        <w:rPr>
          <w:noProof/>
        </w:rPr>
        <w:t xml:space="preserve">, </w:t>
      </w:r>
      <w:hyperlink w:anchor="_ENREF_2" w:tooltip="de Mos, 2009/9 #254" w:history="1">
        <w:r w:rsidR="00594064">
          <w:rPr>
            <w:noProof/>
          </w:rPr>
          <w:t>2</w:t>
        </w:r>
      </w:hyperlink>
      <w:r w:rsidR="00ED032C">
        <w:rPr>
          <w:noProof/>
        </w:rPr>
        <w:t>]</w:t>
      </w:r>
      <w:r w:rsidR="003E08E1">
        <w:fldChar w:fldCharType="end"/>
      </w:r>
      <w:r w:rsidR="00632DC6">
        <w:t xml:space="preserve">. </w:t>
      </w:r>
      <w:r w:rsidR="00CC3D8D">
        <w:t xml:space="preserve">Invasive neuromodulation can reduce </w:t>
      </w:r>
      <w:r w:rsidR="00E2393F">
        <w:t>CRPS-</w:t>
      </w:r>
      <w:r w:rsidR="00CC3D8D">
        <w:t xml:space="preserve">pain in about </w:t>
      </w:r>
      <w:r w:rsidR="00FB4AEB">
        <w:t>50%</w:t>
      </w:r>
      <w:r w:rsidR="00CC3D8D">
        <w:t xml:space="preserve"> of patients</w:t>
      </w:r>
      <w:r w:rsidR="00D62685">
        <w:t xml:space="preserve"> </w:t>
      </w:r>
      <w:r w:rsidR="00D62685">
        <w:fldChar w:fldCharType="begin"/>
      </w:r>
      <w:r w:rsidR="00D62685">
        <w:instrText xml:space="preserve"> ADDIN EN.CITE &lt;EndNote&gt;&lt;Cite&gt;&lt;Author&gt;Kemler&lt;/Author&gt;&lt;Year&gt;2000/8/31&lt;/Year&gt;&lt;RecNum&gt;589&lt;/RecNum&gt;&lt;DisplayText&gt;[3]&lt;/DisplayText&gt;&lt;record&gt;&lt;rec-number&gt;589&lt;/rec-number&gt;&lt;foreign-keys&gt;&lt;key app="EN" db-id="rpdfwxw2q9v0a7esvvj5pd2gwd0rfp2a2zt5" timestamp="1335201002"&gt;589&lt;/key&gt;&lt;/foreign-keys&gt;&lt;ref-type name="Journal Article"&gt;17&lt;/ref-type&gt;&lt;contributors&gt;&lt;authors&gt;&lt;author&gt;Kemler,M.A.&lt;/author&gt;&lt;author&gt; Barendse,G.A.&lt;/author&gt;&lt;author&gt; van,Kleef M.&lt;/author&gt;&lt;author&gt; de Vet,H.C.&lt;/author&gt;&lt;author&gt; Rijks,C.P.&lt;/author&gt;&lt;author&gt; Furnee,C.A.&lt;/author&gt;&lt;author&gt; van den Wildenberg,F.A.&lt;/author&gt;&lt;/authors&gt;&lt;/contributors&gt;&lt;auth-address&gt;Department of Surgery, Maastricht University Hospital, The Netherlands. mkeml@shee.azm.nl&lt;/auth-address&gt;&lt;titles&gt;&lt;title&gt;Spinal cord stimulation in patients with chronic reflex sympathetic dystrophy&lt;/title&gt;&lt;secondary-title&gt;N.Engl.J.Med.&lt;/secondary-title&gt;&lt;/titles&gt;&lt;periodical&gt;&lt;full-title&gt;N.Engl.J.Med.&lt;/full-title&gt;&lt;/periodical&gt;&lt;pages&gt;618-624&lt;/pages&gt;&lt;volume&gt;343&lt;/volume&gt;&lt;number&gt;9&lt;/number&gt;&lt;keywords&gt;&lt;keyword&gt;Adult&lt;/keyword&gt;&lt;keyword&gt;analysis&lt;/keyword&gt;&lt;keyword&gt;Chronic Disease&lt;/keyword&gt;&lt;keyword&gt;complications&lt;/keyword&gt;&lt;keyword&gt;Electric Stimulation Therapy&lt;/keyword&gt;&lt;keyword&gt;Electrodes,Implanted&lt;/keyword&gt;&lt;keyword&gt;Female&lt;/keyword&gt;&lt;keyword&gt;Humans&lt;/keyword&gt;&lt;keyword&gt;Male&lt;/keyword&gt;&lt;keyword&gt;methods&lt;/keyword&gt;&lt;keyword&gt;Middle Aged&lt;/keyword&gt;&lt;keyword&gt;Netherlands&lt;/keyword&gt;&lt;keyword&gt;Pain&lt;/keyword&gt;&lt;keyword&gt;Pain Measurement&lt;/keyword&gt;&lt;keyword&gt;Patients&lt;/keyword&gt;&lt;keyword&gt;Physical Therapy Modalities&lt;/keyword&gt;&lt;keyword&gt;Prospective Studies&lt;/keyword&gt;&lt;keyword&gt;Quality of Life&lt;/keyword&gt;&lt;keyword&gt;Reflex&lt;/keyword&gt;&lt;keyword&gt;Reflex Sympathetic Dystrophy&lt;/keyword&gt;&lt;keyword&gt;Regression Analysis&lt;/keyword&gt;&lt;keyword&gt;Research Support,Non-U.S.Gov&amp;apos;t&lt;/keyword&gt;&lt;keyword&gt;Sickness Impact Profile&lt;/keyword&gt;&lt;keyword&gt;Spinal Cord&lt;/keyword&gt;&lt;keyword&gt;surgery&lt;/keyword&gt;&lt;keyword&gt;Syndrome&lt;/keyword&gt;&lt;keyword&gt;therapy&lt;/keyword&gt;&lt;/keywords&gt;&lt;dates&gt;&lt;year&gt;2000/8/31&lt;/year&gt;&lt;/dates&gt;&lt;urls&gt;&lt;/urls&gt;&lt;/record&gt;&lt;/Cite&gt;&lt;/EndNote&gt;</w:instrText>
      </w:r>
      <w:r w:rsidR="00D62685">
        <w:fldChar w:fldCharType="separate"/>
      </w:r>
      <w:r w:rsidR="00D62685">
        <w:rPr>
          <w:noProof/>
        </w:rPr>
        <w:t>[</w:t>
      </w:r>
      <w:hyperlink w:anchor="_ENREF_3" w:tooltip="Kemler, 2000/8/31 #589" w:history="1">
        <w:r w:rsidR="00594064">
          <w:rPr>
            <w:noProof/>
          </w:rPr>
          <w:t>3</w:t>
        </w:r>
      </w:hyperlink>
      <w:r w:rsidR="00D62685">
        <w:rPr>
          <w:noProof/>
        </w:rPr>
        <w:t>]</w:t>
      </w:r>
      <w:r w:rsidR="00D62685">
        <w:fldChar w:fldCharType="end"/>
      </w:r>
      <w:r w:rsidR="00CC3D8D">
        <w:t xml:space="preserve">, but no </w:t>
      </w:r>
      <w:r w:rsidR="00632DC6">
        <w:t xml:space="preserve">practical drug treatment has </w:t>
      </w:r>
      <w:r w:rsidR="00D01BEB">
        <w:t xml:space="preserve">yet </w:t>
      </w:r>
      <w:r w:rsidR="00632DC6">
        <w:t>been established</w:t>
      </w:r>
      <w:r w:rsidR="00E2393F">
        <w:t xml:space="preserve"> and many patients cannot be treated at all</w:t>
      </w:r>
      <w:r w:rsidR="00632DC6">
        <w:t xml:space="preserve">. </w:t>
      </w:r>
      <w:r w:rsidR="004D5B34">
        <w:t>Most</w:t>
      </w:r>
      <w:r w:rsidR="00CC3D8D">
        <w:t xml:space="preserve"> patients</w:t>
      </w:r>
      <w:r w:rsidR="00D01BEB">
        <w:t xml:space="preserve"> with CRPS</w:t>
      </w:r>
      <w:r w:rsidR="00CC3D8D">
        <w:t xml:space="preserve"> have specific anti</w:t>
      </w:r>
      <w:r w:rsidR="004E54B5">
        <w:t>-</w:t>
      </w:r>
      <w:r w:rsidR="00043EDC">
        <w:t>autonomic immunoglobulin G</w:t>
      </w:r>
      <w:r w:rsidR="009A2FA1">
        <w:t xml:space="preserve"> serum-</w:t>
      </w:r>
      <w:r w:rsidR="00CC3D8D">
        <w:t xml:space="preserve"> autoantibodies</w:t>
      </w:r>
      <w:r w:rsidR="007D584F">
        <w:t>,</w:t>
      </w:r>
      <w:r w:rsidR="00CC3D8D">
        <w:t xml:space="preserve"> </w:t>
      </w:r>
      <w:r w:rsidR="009A2FA1">
        <w:t xml:space="preserve">which are </w:t>
      </w:r>
      <w:r w:rsidR="00CC3D8D">
        <w:t xml:space="preserve">not </w:t>
      </w:r>
      <w:r w:rsidR="008D2FEA">
        <w:t>present</w:t>
      </w:r>
      <w:r w:rsidR="00CC3D8D">
        <w:t xml:space="preserve"> i</w:t>
      </w:r>
      <w:r w:rsidR="00CA2C23">
        <w:t>n other chronic pain conditions</w:t>
      </w:r>
      <w:r w:rsidR="004D5B34">
        <w:t>,</w:t>
      </w:r>
      <w:r w:rsidR="00CC3D8D">
        <w:t xml:space="preserve"> and </w:t>
      </w:r>
      <w:r w:rsidR="00404746">
        <w:t xml:space="preserve">the </w:t>
      </w:r>
      <w:r w:rsidR="00043EDC">
        <w:t>transfer of serum-immunoglobulin G</w:t>
      </w:r>
      <w:r w:rsidR="00CC3D8D">
        <w:t xml:space="preserve"> from patients to rodents elicits CRPS-like </w:t>
      </w:r>
      <w:r w:rsidR="00E26C43">
        <w:t>signs</w:t>
      </w:r>
      <w:r w:rsidR="00CC3D8D">
        <w:t xml:space="preserve"> </w:t>
      </w:r>
      <w:r w:rsidR="009A2FA1">
        <w:t xml:space="preserve">in the animals </w:t>
      </w:r>
      <w:r w:rsidR="00CC3D8D">
        <w:t>fol</w:t>
      </w:r>
      <w:r w:rsidR="00E2393F">
        <w:t>lowing hind</w:t>
      </w:r>
      <w:r w:rsidR="003E08E1">
        <w:t xml:space="preserve"> </w:t>
      </w:r>
      <w:r w:rsidR="00E2393F">
        <w:t>paw injury</w:t>
      </w:r>
      <w:r w:rsidR="003E08E1">
        <w:fldChar w:fldCharType="begin">
          <w:fldData xml:space="preserve">PEVuZE5vdGU+PENpdGU+PEF1dGhvcj5EdWJ1aXM8L0F1dGhvcj48WWVhcj4yMDE0PC9ZZWFyPjxS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</w:fldData>
        </w:fldChar>
      </w:r>
      <w:r w:rsidR="00D62685">
        <w:instrText xml:space="preserve"> ADDIN EN.CITE </w:instrText>
      </w:r>
      <w:r w:rsidR="00D62685">
        <w:fldChar w:fldCharType="begin">
          <w:fldData xml:space="preserve">PEVuZE5vdGU+PENpdGU+PEF1dGhvcj5EdWJ1aXM8L0F1dGhvcj48WWVhcj4yMDE0PC9ZZWFyPjxS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</w:fldData>
        </w:fldChar>
      </w:r>
      <w:r w:rsidR="00D62685">
        <w:instrText xml:space="preserve"> ADDIN EN.CITE.DATA </w:instrText>
      </w:r>
      <w:r w:rsidR="00D62685">
        <w:fldChar w:fldCharType="end"/>
      </w:r>
      <w:r w:rsidR="003E08E1">
        <w:fldChar w:fldCharType="separate"/>
      </w:r>
      <w:r w:rsidR="00D62685">
        <w:rPr>
          <w:noProof/>
        </w:rPr>
        <w:t>[</w:t>
      </w:r>
      <w:hyperlink w:anchor="_ENREF_4" w:tooltip="Dubuis, 2014 #1622" w:history="1">
        <w:r w:rsidR="00594064">
          <w:rPr>
            <w:noProof/>
          </w:rPr>
          <w:t>4</w:t>
        </w:r>
      </w:hyperlink>
      <w:r w:rsidR="00D62685">
        <w:rPr>
          <w:noProof/>
        </w:rPr>
        <w:t xml:space="preserve">, </w:t>
      </w:r>
      <w:hyperlink w:anchor="_ENREF_5" w:tooltip="Tekus, 2014 #1547" w:history="1">
        <w:r w:rsidR="00594064">
          <w:rPr>
            <w:noProof/>
          </w:rPr>
          <w:t>5</w:t>
        </w:r>
      </w:hyperlink>
      <w:r w:rsidR="00D62685">
        <w:rPr>
          <w:noProof/>
        </w:rPr>
        <w:t>]</w:t>
      </w:r>
      <w:r w:rsidR="003E08E1">
        <w:fldChar w:fldCharType="end"/>
      </w:r>
      <w:hyperlink w:anchor="_ENREF_3" w:tooltip="Tekus, 2014 #1547" w:history="1"/>
      <w:r w:rsidR="00E2393F">
        <w:t xml:space="preserve">. These features </w:t>
      </w:r>
      <w:r w:rsidR="009A2FA1">
        <w:t>suggest</w:t>
      </w:r>
      <w:r w:rsidR="001D54D9">
        <w:t xml:space="preserve"> that </w:t>
      </w:r>
      <w:r w:rsidR="00464EC2">
        <w:t>autoantibodies</w:t>
      </w:r>
      <w:r w:rsidR="00A440A0">
        <w:t xml:space="preserve"> contribute</w:t>
      </w:r>
      <w:r w:rsidR="00CC3D8D">
        <w:t xml:space="preserve"> to </w:t>
      </w:r>
      <w:r w:rsidR="0071085E">
        <w:t>the pathophysiological process underlying persistent</w:t>
      </w:r>
      <w:r w:rsidR="00E2393F">
        <w:t xml:space="preserve"> CRPS. </w:t>
      </w:r>
      <w:r w:rsidR="007D584F">
        <w:t>Treatment</w:t>
      </w:r>
      <w:r w:rsidR="0071085E">
        <w:t xml:space="preserve"> of 5 CRPS</w:t>
      </w:r>
      <w:r w:rsidR="00E2393F">
        <w:t xml:space="preserve"> patients with mycophenolate, a</w:t>
      </w:r>
      <w:r w:rsidR="0071085E">
        <w:t>n</w:t>
      </w:r>
      <w:r w:rsidR="00E2393F">
        <w:t xml:space="preserve"> </w:t>
      </w:r>
      <w:r w:rsidR="0071085E">
        <w:t>immunosuppressant</w:t>
      </w:r>
      <w:r w:rsidR="00E2393F">
        <w:t xml:space="preserve"> wit</w:t>
      </w:r>
      <w:r w:rsidR="004E54B5">
        <w:t xml:space="preserve">h </w:t>
      </w:r>
      <w:r w:rsidR="003E08E1">
        <w:t>known</w:t>
      </w:r>
      <w:r w:rsidR="004E54B5">
        <w:t xml:space="preserve"> efficacy in autoantibody-</w:t>
      </w:r>
      <w:r w:rsidR="00E2393F">
        <w:t xml:space="preserve">mediated rheumatological </w:t>
      </w:r>
      <w:r w:rsidR="00A440A0">
        <w:t xml:space="preserve">and neurological </w:t>
      </w:r>
      <w:r w:rsidR="00A16C47">
        <w:t>conditions</w:t>
      </w:r>
      <w:r w:rsidR="000244E6">
        <w:t>,</w:t>
      </w:r>
      <w:r w:rsidR="00E2393F">
        <w:t xml:space="preserve"> </w:t>
      </w:r>
      <w:r w:rsidR="007D584F">
        <w:t>h</w:t>
      </w:r>
      <w:r w:rsidR="001D54D9">
        <w:t xml:space="preserve">as been reported </w:t>
      </w:r>
      <w:r w:rsidR="0071085E">
        <w:t>anecdotally</w:t>
      </w:r>
      <w:r w:rsidR="00ED032C">
        <w:fldChar w:fldCharType="begin"/>
      </w:r>
      <w:r w:rsidR="00D62685">
        <w:instrText xml:space="preserve"> ADDIN EN.CITE &lt;EndNote&gt;&lt;Cite&gt;&lt;Author&gt;Aradillas&lt;/Author&gt;&lt;Year&gt;2015&lt;/Year&gt;&lt;RecNum&gt;1638&lt;/RecNum&gt;&lt;DisplayText&gt;[6]&lt;/DisplayText&gt;&lt;record&gt;&lt;rec-number&gt;1638&lt;/rec-number&gt;&lt;foreign-keys&gt;&lt;key app="EN" db-id="rpdfwxw2q9v0a7esvvj5pd2gwd0rfp2a2zt5" timestamp="1444054167"&gt;1638&lt;/key&gt;&lt;/foreign-keys&gt;&lt;ref-type name="Journal Article"&gt;17&lt;/ref-type&gt;&lt;contributors&gt;&lt;authors&gt;&lt;author&gt;Aradillas, E.&lt;/author&gt;&lt;author&gt;Schwartzman, R. J.&lt;/author&gt;&lt;author&gt;Grothusen, J. R.&lt;/author&gt;&lt;author&gt;Goebel, A.&lt;/author&gt;&lt;author&gt;Alexander, G. M.&lt;/author&gt;&lt;/authors&gt;&lt;/contributors&gt;&lt;auth-address&gt;Drexel University College of Medicine, Philadelphia, PA.&lt;/auth-address&gt;&lt;titles&gt;&lt;title&gt;Plasma Exchange Therapy in Patients with Complex Regional Pain Syndrome&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383-94&lt;/pages&gt;&lt;volume&gt;18&lt;/volume&gt;&lt;number&gt;4&lt;/number&gt;&lt;edition&gt;2015/07/29&lt;/edition&gt;&lt;dates&gt;&lt;year&gt;2015&lt;/year&gt;&lt;pub-dates&gt;&lt;date&gt;Jul-Aug&lt;/date&gt;&lt;/pub-dates&gt;&lt;/dates&gt;&lt;isbn&gt;2150-1149 (Electronic)&amp;#xD;1533-3159 (Linking)&lt;/isbn&gt;&lt;accession-num&gt;26218942&lt;/accession-num&gt;&lt;urls&gt;&lt;related-urls&gt;&lt;url&gt;http://www.ncbi.nlm.nih.gov/pubmed/26218942&lt;/url&gt;&lt;/related-urls&gt;&lt;/urls&gt;&lt;language&gt;eng&lt;/language&gt;&lt;/record&gt;&lt;/Cite&gt;&lt;/EndNote&gt;</w:instrText>
      </w:r>
      <w:r w:rsidR="00ED032C">
        <w:fldChar w:fldCharType="separate"/>
      </w:r>
      <w:r w:rsidR="00D62685">
        <w:rPr>
          <w:noProof/>
        </w:rPr>
        <w:t>[</w:t>
      </w:r>
      <w:hyperlink w:anchor="_ENREF_6" w:tooltip="Aradillas, 2015 #1638" w:history="1">
        <w:r w:rsidR="00594064">
          <w:rPr>
            <w:noProof/>
          </w:rPr>
          <w:t>6</w:t>
        </w:r>
      </w:hyperlink>
      <w:r w:rsidR="00D62685">
        <w:rPr>
          <w:noProof/>
        </w:rPr>
        <w:t>]</w:t>
      </w:r>
      <w:r w:rsidR="00ED032C">
        <w:fldChar w:fldCharType="end"/>
      </w:r>
      <w:r w:rsidR="00E2393F">
        <w:t xml:space="preserve">, but </w:t>
      </w:r>
      <w:r w:rsidR="00AE053F">
        <w:t xml:space="preserve">to our knowledge </w:t>
      </w:r>
      <w:r w:rsidR="00E2393F">
        <w:t xml:space="preserve">no controlled trial </w:t>
      </w:r>
      <w:r w:rsidR="007D584F">
        <w:t xml:space="preserve">of this treatment </w:t>
      </w:r>
      <w:r w:rsidR="001D54D9">
        <w:t>has been performed</w:t>
      </w:r>
      <w:r w:rsidR="00E2393F">
        <w:t xml:space="preserve">. </w:t>
      </w:r>
      <w:r w:rsidR="0075223F">
        <w:t>We conducted a</w:t>
      </w:r>
      <w:r w:rsidR="00C84FD8">
        <w:t>n open</w:t>
      </w:r>
      <w:r w:rsidR="00A440A0">
        <w:t>, randomized</w:t>
      </w:r>
      <w:r w:rsidR="0075223F">
        <w:t xml:space="preserve"> controlled </w:t>
      </w:r>
      <w:r w:rsidR="007D584F">
        <w:t xml:space="preserve">trial, to </w:t>
      </w:r>
      <w:r w:rsidR="0075223F">
        <w:t>gain</w:t>
      </w:r>
      <w:r w:rsidR="00E82658">
        <w:t xml:space="preserve"> </w:t>
      </w:r>
      <w:r w:rsidR="00F03E8D">
        <w:t>proof o</w:t>
      </w:r>
      <w:r w:rsidR="00E82658">
        <w:t>f concept data on mycophenolate-</w:t>
      </w:r>
      <w:r w:rsidR="00F03E8D">
        <w:t>activity</w:t>
      </w:r>
      <w:r w:rsidR="009E0138">
        <w:t>, and the feasibility of this treatment</w:t>
      </w:r>
      <w:r w:rsidR="004E54B5">
        <w:t xml:space="preserve"> in persistent CRPS</w:t>
      </w:r>
      <w:r w:rsidR="009E0138">
        <w:t>.</w:t>
      </w:r>
    </w:p>
    <w:p w14:paraId="171F0466" w14:textId="77777777" w:rsidR="00E82658" w:rsidRDefault="00E82658" w:rsidP="00162CD1">
      <w:pPr>
        <w:spacing w:line="480" w:lineRule="auto"/>
      </w:pPr>
    </w:p>
    <w:p w14:paraId="60317C32" w14:textId="77777777" w:rsidR="004E54B5" w:rsidRDefault="004E54B5" w:rsidP="00162CD1">
      <w:pPr>
        <w:spacing w:line="480" w:lineRule="auto"/>
      </w:pPr>
    </w:p>
    <w:p w14:paraId="61BFAA53" w14:textId="77777777" w:rsidR="005C4065" w:rsidRDefault="005C4065" w:rsidP="00162CD1">
      <w:pPr>
        <w:spacing w:line="480" w:lineRule="auto"/>
        <w:rPr>
          <w:b/>
          <w:u w:val="single"/>
        </w:rPr>
      </w:pPr>
    </w:p>
    <w:p w14:paraId="10F6185C" w14:textId="77777777" w:rsidR="005C4065" w:rsidRDefault="005C4065" w:rsidP="00162CD1">
      <w:pPr>
        <w:spacing w:line="480" w:lineRule="auto"/>
        <w:rPr>
          <w:b/>
          <w:u w:val="single"/>
        </w:rPr>
      </w:pPr>
    </w:p>
    <w:p w14:paraId="276067CB" w14:textId="1AFC7275" w:rsidR="00E82658" w:rsidRPr="004E54B5" w:rsidRDefault="005C4065" w:rsidP="00CE02C2">
      <w:pPr>
        <w:spacing w:line="480" w:lineRule="auto"/>
        <w:outlineLvl w:val="0"/>
        <w:rPr>
          <w:b/>
          <w:u w:val="single"/>
        </w:rPr>
      </w:pPr>
      <w:r>
        <w:rPr>
          <w:b/>
          <w:u w:val="single"/>
        </w:rPr>
        <w:t xml:space="preserve">Patients and </w:t>
      </w:r>
      <w:r w:rsidR="00E82658" w:rsidRPr="004E54B5">
        <w:rPr>
          <w:b/>
          <w:u w:val="single"/>
        </w:rPr>
        <w:t>Methods:</w:t>
      </w:r>
    </w:p>
    <w:p w14:paraId="77006896" w14:textId="77777777" w:rsidR="00E82658" w:rsidRPr="004E54B5" w:rsidRDefault="00E82658" w:rsidP="00162CD1">
      <w:pPr>
        <w:spacing w:line="480" w:lineRule="auto"/>
      </w:pPr>
    </w:p>
    <w:p w14:paraId="0B46E632" w14:textId="64145D5D" w:rsidR="00E82658" w:rsidRPr="004E54B5" w:rsidRDefault="0075223F" w:rsidP="00CE02C2">
      <w:pPr>
        <w:spacing w:line="480" w:lineRule="auto"/>
        <w:outlineLvl w:val="0"/>
        <w:rPr>
          <w:i/>
        </w:rPr>
      </w:pPr>
      <w:r w:rsidRPr="004E54B5">
        <w:rPr>
          <w:i/>
        </w:rPr>
        <w:t>Study Design and Participants</w:t>
      </w:r>
    </w:p>
    <w:p w14:paraId="7C4EA92D" w14:textId="58D649D4" w:rsidR="0075223F" w:rsidRPr="004E54B5" w:rsidRDefault="0075223F" w:rsidP="00162CD1">
      <w:pPr>
        <w:pStyle w:val="Default"/>
        <w:spacing w:line="480" w:lineRule="auto"/>
        <w:rPr>
          <w:rFonts w:asciiTheme="minorHAnsi" w:hAnsiTheme="minorHAnsi"/>
        </w:rPr>
      </w:pPr>
      <w:r w:rsidRPr="004E54B5">
        <w:rPr>
          <w:rFonts w:asciiTheme="minorHAnsi" w:hAnsiTheme="minorHAnsi"/>
        </w:rPr>
        <w:t xml:space="preserve">The </w:t>
      </w:r>
      <w:r w:rsidR="003E745F">
        <w:rPr>
          <w:rFonts w:asciiTheme="minorHAnsi" w:hAnsiTheme="minorHAnsi"/>
        </w:rPr>
        <w:t>‘</w:t>
      </w:r>
      <w:r w:rsidR="003E745F">
        <w:rPr>
          <w:rFonts w:asciiTheme="minorHAnsi" w:hAnsiTheme="minorHAnsi"/>
          <w:i/>
        </w:rPr>
        <w:t>my</w:t>
      </w:r>
      <w:r w:rsidR="003E745F" w:rsidRPr="003E745F">
        <w:rPr>
          <w:rFonts w:asciiTheme="minorHAnsi" w:hAnsiTheme="minorHAnsi"/>
          <w:i/>
        </w:rPr>
        <w:t>cophenolate for the</w:t>
      </w:r>
      <w:r w:rsidR="003E745F">
        <w:rPr>
          <w:rFonts w:asciiTheme="minorHAnsi" w:hAnsiTheme="minorHAnsi"/>
          <w:i/>
        </w:rPr>
        <w:t xml:space="preserve"> treatment of p</w:t>
      </w:r>
      <w:r w:rsidR="003E745F" w:rsidRPr="003E745F">
        <w:rPr>
          <w:rFonts w:asciiTheme="minorHAnsi" w:hAnsiTheme="minorHAnsi"/>
          <w:i/>
        </w:rPr>
        <w:t>ersistent c</w:t>
      </w:r>
      <w:r w:rsidR="003E745F">
        <w:rPr>
          <w:rFonts w:asciiTheme="minorHAnsi" w:hAnsiTheme="minorHAnsi"/>
          <w:i/>
        </w:rPr>
        <w:t>omplex regional pain s</w:t>
      </w:r>
      <w:r w:rsidR="003E745F" w:rsidRPr="003E745F">
        <w:rPr>
          <w:rFonts w:asciiTheme="minorHAnsi" w:hAnsiTheme="minorHAnsi"/>
          <w:i/>
        </w:rPr>
        <w:t>yndrome</w:t>
      </w:r>
      <w:r w:rsidR="003E745F">
        <w:rPr>
          <w:rFonts w:asciiTheme="minorHAnsi" w:hAnsiTheme="minorHAnsi"/>
        </w:rPr>
        <w:t>’ (</w:t>
      </w:r>
      <w:r w:rsidRPr="004E54B5">
        <w:rPr>
          <w:rFonts w:asciiTheme="minorHAnsi" w:hAnsiTheme="minorHAnsi"/>
        </w:rPr>
        <w:t>MYPS 1</w:t>
      </w:r>
      <w:r w:rsidR="003E745F">
        <w:rPr>
          <w:rFonts w:asciiTheme="minorHAnsi" w:hAnsiTheme="minorHAnsi"/>
        </w:rPr>
        <w:t>)</w:t>
      </w:r>
      <w:r w:rsidRPr="004E54B5">
        <w:rPr>
          <w:rFonts w:asciiTheme="minorHAnsi" w:hAnsiTheme="minorHAnsi"/>
        </w:rPr>
        <w:t xml:space="preserve"> trial was a single centre, randomized, open</w:t>
      </w:r>
      <w:r w:rsidR="00C40C79">
        <w:rPr>
          <w:rFonts w:asciiTheme="minorHAnsi" w:hAnsiTheme="minorHAnsi"/>
        </w:rPr>
        <w:t>, parallel, add-on</w:t>
      </w:r>
      <w:r w:rsidRPr="004E54B5">
        <w:rPr>
          <w:rFonts w:asciiTheme="minorHAnsi" w:hAnsiTheme="minorHAnsi"/>
        </w:rPr>
        <w:t xml:space="preserve"> trial</w:t>
      </w:r>
      <w:r w:rsidR="00C40C79">
        <w:rPr>
          <w:rFonts w:asciiTheme="minorHAnsi" w:hAnsiTheme="minorHAnsi"/>
        </w:rPr>
        <w:t xml:space="preserve"> with obligatory </w:t>
      </w:r>
      <w:r w:rsidR="006926FA">
        <w:rPr>
          <w:rFonts w:asciiTheme="minorHAnsi" w:hAnsiTheme="minorHAnsi"/>
        </w:rPr>
        <w:t>switch to the other treatment after completion of the parallel phase</w:t>
      </w:r>
      <w:r w:rsidR="00C40C79">
        <w:rPr>
          <w:rFonts w:asciiTheme="minorHAnsi" w:hAnsiTheme="minorHAnsi"/>
        </w:rPr>
        <w:t>,</w:t>
      </w:r>
      <w:r w:rsidR="00C40C79" w:rsidRPr="004E54B5">
        <w:rPr>
          <w:rFonts w:asciiTheme="minorHAnsi" w:hAnsiTheme="minorHAnsi"/>
        </w:rPr>
        <w:t xml:space="preserve"> </w:t>
      </w:r>
      <w:r w:rsidRPr="004E54B5">
        <w:rPr>
          <w:rFonts w:asciiTheme="minorHAnsi" w:hAnsiTheme="minorHAnsi"/>
        </w:rPr>
        <w:t xml:space="preserve">in participants with </w:t>
      </w:r>
      <w:r w:rsidR="004E54B5">
        <w:rPr>
          <w:rFonts w:asciiTheme="minorHAnsi" w:hAnsiTheme="minorHAnsi"/>
        </w:rPr>
        <w:t xml:space="preserve">persistent </w:t>
      </w:r>
      <w:r w:rsidRPr="004E54B5">
        <w:rPr>
          <w:rFonts w:asciiTheme="minorHAnsi" w:hAnsiTheme="minorHAnsi"/>
        </w:rPr>
        <w:t>Complex Regional Pain Syndrome</w:t>
      </w:r>
      <w:r w:rsidR="00E02919">
        <w:rPr>
          <w:rFonts w:asciiTheme="minorHAnsi" w:hAnsiTheme="minorHAnsi"/>
        </w:rPr>
        <w:t xml:space="preserve"> (EudraCT 2015-000263-14). </w:t>
      </w:r>
      <w:r w:rsidRPr="004E54B5">
        <w:rPr>
          <w:rFonts w:asciiTheme="minorHAnsi" w:hAnsiTheme="minorHAnsi"/>
        </w:rPr>
        <w:t xml:space="preserve">The recruitment centre was a tertiary Pain Management Unit in Northern England. </w:t>
      </w:r>
      <w:r w:rsidR="005D43DB" w:rsidRPr="004E54B5">
        <w:rPr>
          <w:rFonts w:asciiTheme="minorHAnsi" w:hAnsiTheme="minorHAnsi"/>
        </w:rPr>
        <w:t xml:space="preserve">Ethics approval was given (15/NW/0135 North-West Ethics, Manchester). The study protocol is provided in the web-appendix. </w:t>
      </w:r>
    </w:p>
    <w:p w14:paraId="6FB0A4DF" w14:textId="77777777" w:rsidR="005D43DB" w:rsidRPr="004E54B5" w:rsidRDefault="005D43DB" w:rsidP="00162CD1">
      <w:pPr>
        <w:pStyle w:val="Default"/>
        <w:spacing w:line="480" w:lineRule="auto"/>
        <w:rPr>
          <w:rFonts w:asciiTheme="minorHAnsi" w:hAnsiTheme="minorHAnsi"/>
        </w:rPr>
      </w:pPr>
    </w:p>
    <w:p w14:paraId="66B1E06B" w14:textId="7D757C33" w:rsidR="005D43DB" w:rsidRDefault="005D43DB" w:rsidP="00162CD1">
      <w:pPr>
        <w:pStyle w:val="Default"/>
        <w:spacing w:line="480" w:lineRule="auto"/>
        <w:rPr>
          <w:rFonts w:asciiTheme="minorHAnsi" w:hAnsiTheme="minorHAnsi"/>
        </w:rPr>
      </w:pPr>
      <w:r w:rsidRPr="004E54B5">
        <w:rPr>
          <w:rFonts w:asciiTheme="minorHAnsi" w:hAnsiTheme="minorHAnsi"/>
        </w:rPr>
        <w:t>Eligible participants were non-pregnant adults with moderate or severe CRPS</w:t>
      </w:r>
      <w:r w:rsidR="008D2FEA">
        <w:rPr>
          <w:rFonts w:asciiTheme="minorHAnsi" w:hAnsiTheme="minorHAnsi"/>
        </w:rPr>
        <w:t xml:space="preserve"> </w:t>
      </w:r>
      <w:r w:rsidR="000244E6" w:rsidRPr="004E54B5">
        <w:rPr>
          <w:rFonts w:asciiTheme="minorHAnsi" w:hAnsiTheme="minorHAnsi"/>
        </w:rPr>
        <w:t>of at least 2 years</w:t>
      </w:r>
      <w:r w:rsidR="00E26C43">
        <w:rPr>
          <w:rFonts w:asciiTheme="minorHAnsi" w:hAnsiTheme="minorHAnsi"/>
        </w:rPr>
        <w:t>’</w:t>
      </w:r>
      <w:r w:rsidR="000244E6">
        <w:rPr>
          <w:rFonts w:asciiTheme="minorHAnsi" w:hAnsiTheme="minorHAnsi"/>
        </w:rPr>
        <w:t xml:space="preserve"> duration</w:t>
      </w:r>
      <w:r w:rsidR="0071085E">
        <w:rPr>
          <w:rFonts w:asciiTheme="minorHAnsi" w:hAnsiTheme="minorHAnsi"/>
        </w:rPr>
        <w:t>,</w:t>
      </w:r>
      <w:r w:rsidR="000244E6" w:rsidRPr="004E54B5">
        <w:rPr>
          <w:rFonts w:asciiTheme="minorHAnsi" w:hAnsiTheme="minorHAnsi"/>
        </w:rPr>
        <w:t xml:space="preserve"> </w:t>
      </w:r>
      <w:r w:rsidR="008D2FEA">
        <w:rPr>
          <w:rFonts w:asciiTheme="minorHAnsi" w:hAnsiTheme="minorHAnsi"/>
        </w:rPr>
        <w:t>fulfilling Budapest research criteria</w:t>
      </w:r>
      <w:r w:rsidR="00ED032C">
        <w:rPr>
          <w:rFonts w:asciiTheme="minorHAnsi" w:hAnsiTheme="minorHAnsi"/>
        </w:rPr>
        <w:fldChar w:fldCharType="begin"/>
      </w:r>
      <w:r w:rsidR="00D62685">
        <w:rPr>
          <w:rFonts w:asciiTheme="minorHAnsi" w:hAnsiTheme="minorHAnsi"/>
        </w:rPr>
        <w:instrText xml:space="preserve"> ADDIN EN.CITE &lt;EndNote&gt;&lt;Cite&gt;&lt;Author&gt;Harden&lt;/Author&gt;&lt;Year&gt;2010/8&lt;/Year&gt;&lt;RecNum&gt;459&lt;/RecNum&gt;&lt;DisplayText&gt;[7]&lt;/DisplayText&gt;&lt;record&gt;&lt;rec-number&gt;459&lt;/rec-number&gt;&lt;foreign-keys&gt;&lt;key app="EN" db-id="rpdfwxw2q9v0a7esvvj5pd2gwd0rfp2a2zt5" timestamp="1335200995"&gt;459&lt;/key&gt;&lt;/foreign-keys&gt;&lt;ref-type name="Journal Article"&gt;17&lt;/ref-type&gt;&lt;contributors&gt;&lt;authors&gt;&lt;author&gt;Harden,R.N.&lt;/author&gt;&lt;author&gt; Bruehl,S.&lt;/author&gt;&lt;author&gt; Perez,R.S.&lt;/author&gt;&lt;author&gt; Birklein,F.&lt;/author&gt;&lt;author&gt; Marinus,J.&lt;/author&gt;&lt;author&gt; Maihofner,C.&lt;/author&gt;&lt;author&gt; Lubenow,T.&lt;/author&gt;&lt;author&gt; Buvanendran,A.&lt;/author&gt;&lt;author&gt; Mackey,S.&lt;/author&gt;&lt;author&gt; Graciosa,J.&lt;/author&gt;&lt;author&gt; Mogilevski,M.&lt;/author&gt;&lt;author&gt; Ramsden,C.&lt;/author&gt;&lt;author&gt; Chont,M.&lt;/author&gt;&lt;author&gt; Vatine,J.J.&lt;/author&gt;&lt;/authors&gt;&lt;/contributors&gt;&lt;auth-address&gt;Rehabilitation Institute of Chicago, Chicago, IL 60611, USA. nharden@ric.org&lt;/auth-address&gt;&lt;titles&gt;&lt;title&gt;Validation of proposed diagnostic criteria (the &amp;quot;Budapest Criteria&amp;quot;) for Complex Regional Pain Syndrome&lt;/title&gt;&lt;secondary-title&gt;Pain&lt;/secondary-title&gt;&lt;/titles&gt;&lt;periodical&gt;&lt;full-title&gt;Pain&lt;/full-title&gt;&lt;/periodical&gt;&lt;pages&gt;268-274&lt;/pages&gt;&lt;volume&gt;150&lt;/volume&gt;&lt;number&gt;2&lt;/number&gt;&lt;keywords&gt;&lt;keyword&gt;Complex Regional Pain Syndromes&lt;/keyword&gt;&lt;keyword&gt;CRPS&lt;/keyword&gt;&lt;keyword&gt;Databases,Factual&lt;/keyword&gt;&lt;keyword&gt;diagnosis&lt;/keyword&gt;&lt;keyword&gt;Diagnosis,Differential&lt;/keyword&gt;&lt;keyword&gt;Female&lt;/keyword&gt;&lt;keyword&gt;Humans&lt;/keyword&gt;&lt;keyword&gt;Male&lt;/keyword&gt;&lt;keyword&gt;Pain&lt;/keyword&gt;&lt;keyword&gt;Pain Measurement&lt;/keyword&gt;&lt;keyword&gt;Patients&lt;/keyword&gt;&lt;keyword&gt;rehabilitation&lt;/keyword&gt;&lt;keyword&gt;Reproducibility of Results&lt;/keyword&gt;&lt;keyword&gt;Research&lt;/keyword&gt;&lt;keyword&gt;Research Support&lt;/keyword&gt;&lt;keyword&gt;Sensitivity and Specificity&lt;/keyword&gt;&lt;keyword&gt;Syndrome&lt;/keyword&gt;&lt;/keywords&gt;&lt;dates&gt;&lt;year&gt;2010/8&lt;/year&gt;&lt;/dates&gt;&lt;work-type&gt;S0304-3959(10)00268-X [pii];10.1016/j.pain.2010.04.030 [doi]&lt;/work-type&gt;&lt;urls&gt;&lt;/urls&gt;&lt;custom5&gt;PMC2914601&lt;/custom5&gt;&lt;/record&gt;&lt;/Cite&gt;&lt;/EndNote&gt;</w:instrText>
      </w:r>
      <w:r w:rsidR="00ED032C">
        <w:rPr>
          <w:rFonts w:asciiTheme="minorHAnsi" w:hAnsiTheme="minorHAnsi"/>
        </w:rPr>
        <w:fldChar w:fldCharType="separate"/>
      </w:r>
      <w:r w:rsidR="00D62685">
        <w:rPr>
          <w:rFonts w:asciiTheme="minorHAnsi" w:hAnsiTheme="minorHAnsi"/>
          <w:noProof/>
        </w:rPr>
        <w:t>[</w:t>
      </w:r>
      <w:hyperlink w:anchor="_ENREF_7" w:tooltip="Harden, 2010/8 #459" w:history="1">
        <w:r w:rsidR="00594064">
          <w:rPr>
            <w:rFonts w:asciiTheme="minorHAnsi" w:hAnsiTheme="minorHAnsi"/>
            <w:noProof/>
          </w:rPr>
          <w:t>7</w:t>
        </w:r>
      </w:hyperlink>
      <w:r w:rsidR="00D62685">
        <w:rPr>
          <w:rFonts w:asciiTheme="minorHAnsi" w:hAnsiTheme="minorHAnsi"/>
          <w:noProof/>
        </w:rPr>
        <w:t>]</w:t>
      </w:r>
      <w:r w:rsidR="00ED032C">
        <w:rPr>
          <w:rFonts w:asciiTheme="minorHAnsi" w:hAnsiTheme="minorHAnsi"/>
        </w:rPr>
        <w:fldChar w:fldCharType="end"/>
      </w:r>
      <w:r w:rsidRPr="004E54B5">
        <w:rPr>
          <w:rFonts w:asciiTheme="minorHAnsi" w:hAnsiTheme="minorHAnsi"/>
        </w:rPr>
        <w:t xml:space="preserve"> and </w:t>
      </w:r>
      <w:r w:rsidR="000244E6">
        <w:rPr>
          <w:rFonts w:asciiTheme="minorHAnsi" w:hAnsiTheme="minorHAnsi"/>
        </w:rPr>
        <w:t xml:space="preserve">with </w:t>
      </w:r>
      <w:r w:rsidR="00D93ED9" w:rsidRPr="004E54B5">
        <w:rPr>
          <w:rFonts w:asciiTheme="minorHAnsi" w:hAnsiTheme="minorHAnsi"/>
        </w:rPr>
        <w:t xml:space="preserve">no other </w:t>
      </w:r>
      <w:r w:rsidR="008D2FEA">
        <w:rPr>
          <w:rFonts w:asciiTheme="minorHAnsi" w:hAnsiTheme="minorHAnsi"/>
        </w:rPr>
        <w:t>important pains</w:t>
      </w:r>
      <w:r w:rsidR="00D93ED9" w:rsidRPr="004E54B5">
        <w:rPr>
          <w:rFonts w:asciiTheme="minorHAnsi" w:hAnsiTheme="minorHAnsi"/>
        </w:rPr>
        <w:t>. A mean pain intensity of 5 or higher on an 11-point (0-10) Numeric Rating Scale (NRS) was require</w:t>
      </w:r>
      <w:r w:rsidR="00FB4AEB">
        <w:rPr>
          <w:rFonts w:asciiTheme="minorHAnsi" w:hAnsiTheme="minorHAnsi"/>
        </w:rPr>
        <w:t>d</w:t>
      </w:r>
      <w:r w:rsidR="00D93ED9" w:rsidRPr="004E54B5">
        <w:rPr>
          <w:rFonts w:asciiTheme="minorHAnsi" w:hAnsiTheme="minorHAnsi"/>
        </w:rPr>
        <w:t xml:space="preserve"> for entry into the trial. Before enrolment, patients had tried tricyclic antidepressants, gabapentinoids, mild and strong opioids, and completed a course of specialized pain physiotherapy, </w:t>
      </w:r>
      <w:r w:rsidR="008D2FEA">
        <w:rPr>
          <w:rFonts w:asciiTheme="minorHAnsi" w:hAnsiTheme="minorHAnsi"/>
        </w:rPr>
        <w:t>unless</w:t>
      </w:r>
      <w:r w:rsidR="00D93ED9" w:rsidRPr="004E54B5">
        <w:rPr>
          <w:rFonts w:asciiTheme="minorHAnsi" w:hAnsiTheme="minorHAnsi"/>
        </w:rPr>
        <w:t xml:space="preserve"> contraindicated, or refuse</w:t>
      </w:r>
      <w:r w:rsidR="008A0B8D" w:rsidRPr="004E54B5">
        <w:rPr>
          <w:rFonts w:asciiTheme="minorHAnsi" w:hAnsiTheme="minorHAnsi"/>
        </w:rPr>
        <w:t xml:space="preserve">d. </w:t>
      </w:r>
      <w:r w:rsidR="003E745F" w:rsidRPr="004E54B5">
        <w:rPr>
          <w:rFonts w:asciiTheme="minorHAnsi" w:hAnsiTheme="minorHAnsi"/>
        </w:rPr>
        <w:t>Mycophenolate-speci</w:t>
      </w:r>
      <w:r w:rsidR="003E745F">
        <w:rPr>
          <w:rFonts w:asciiTheme="minorHAnsi" w:hAnsiTheme="minorHAnsi"/>
        </w:rPr>
        <w:t>fic exclusion criteria applied</w:t>
      </w:r>
      <w:r w:rsidR="006D2ECC">
        <w:rPr>
          <w:rFonts w:asciiTheme="minorHAnsi" w:hAnsiTheme="minorHAnsi"/>
        </w:rPr>
        <w:t xml:space="preserve"> (</w:t>
      </w:r>
      <w:r w:rsidR="0069629A">
        <w:rPr>
          <w:rFonts w:asciiTheme="minorHAnsi" w:hAnsiTheme="minorHAnsi"/>
        </w:rPr>
        <w:t xml:space="preserve">trial protocol page 4, web-appendix: </w:t>
      </w:r>
      <w:r w:rsidR="0049785A">
        <w:rPr>
          <w:rFonts w:asciiTheme="minorHAnsi" w:hAnsiTheme="minorHAnsi"/>
        </w:rPr>
        <w:t xml:space="preserve">history of any past or current cancer, specific contraindication to mycophenolate, </w:t>
      </w:r>
      <w:r w:rsidR="000C1940">
        <w:rPr>
          <w:rFonts w:asciiTheme="minorHAnsi" w:hAnsiTheme="minorHAnsi"/>
        </w:rPr>
        <w:t xml:space="preserve">at screening </w:t>
      </w:r>
      <w:r w:rsidR="0049785A">
        <w:rPr>
          <w:rFonts w:asciiTheme="minorHAnsi" w:hAnsiTheme="minorHAnsi"/>
        </w:rPr>
        <w:t>renal failure or serum creatinine &gt;1.5 x upper limit norma</w:t>
      </w:r>
      <w:r w:rsidR="000C1940">
        <w:rPr>
          <w:rFonts w:asciiTheme="minorHAnsi" w:hAnsiTheme="minorHAnsi"/>
        </w:rPr>
        <w:t>l or</w:t>
      </w:r>
      <w:r w:rsidR="0049785A">
        <w:rPr>
          <w:rFonts w:asciiTheme="minorHAnsi" w:hAnsiTheme="minorHAnsi"/>
        </w:rPr>
        <w:t xml:space="preserve"> any single liver enzyme value raised &gt;150% upper limit normal, </w:t>
      </w:r>
      <w:r w:rsidR="0069629A">
        <w:rPr>
          <w:rFonts w:asciiTheme="minorHAnsi" w:hAnsiTheme="minorHAnsi"/>
        </w:rPr>
        <w:t>any blood dyscra</w:t>
      </w:r>
      <w:r w:rsidR="0049785A">
        <w:rPr>
          <w:rFonts w:asciiTheme="minorHAnsi" w:hAnsiTheme="minorHAnsi"/>
        </w:rPr>
        <w:t xml:space="preserve">sia with cell count &lt;80% lower limit </w:t>
      </w:r>
      <w:r w:rsidR="0049785A">
        <w:rPr>
          <w:rFonts w:asciiTheme="minorHAnsi" w:hAnsiTheme="minorHAnsi"/>
        </w:rPr>
        <w:lastRenderedPageBreak/>
        <w:t>normal, any acute or recent infection</w:t>
      </w:r>
      <w:r w:rsidR="006D2ECC">
        <w:rPr>
          <w:rFonts w:asciiTheme="minorHAnsi" w:hAnsiTheme="minorHAnsi"/>
        </w:rPr>
        <w:t>)</w:t>
      </w:r>
      <w:r w:rsidR="003E745F">
        <w:rPr>
          <w:rFonts w:asciiTheme="minorHAnsi" w:hAnsiTheme="minorHAnsi"/>
        </w:rPr>
        <w:t xml:space="preserve">. </w:t>
      </w:r>
      <w:r w:rsidR="0069629A">
        <w:rPr>
          <w:rFonts w:asciiTheme="minorHAnsi" w:hAnsiTheme="minorHAnsi"/>
        </w:rPr>
        <w:t xml:space="preserve">Patients with medical conditions which would make trial participation unsafe in the view of the investigator were </w:t>
      </w:r>
      <w:r w:rsidR="000C1940">
        <w:rPr>
          <w:rFonts w:asciiTheme="minorHAnsi" w:hAnsiTheme="minorHAnsi"/>
        </w:rPr>
        <w:t xml:space="preserve">also </w:t>
      </w:r>
      <w:r w:rsidR="0069629A">
        <w:rPr>
          <w:rFonts w:asciiTheme="minorHAnsi" w:hAnsiTheme="minorHAnsi"/>
        </w:rPr>
        <w:t xml:space="preserve">excluded. </w:t>
      </w:r>
      <w:r w:rsidR="00AA4F32" w:rsidRPr="004E54B5">
        <w:rPr>
          <w:rFonts w:asciiTheme="minorHAnsi" w:hAnsiTheme="minorHAnsi"/>
        </w:rPr>
        <w:t xml:space="preserve">Patients continued any established analgesic medications and rehabilitative exercises throughout the trial. </w:t>
      </w:r>
    </w:p>
    <w:p w14:paraId="6A186C91" w14:textId="77777777" w:rsidR="00352353" w:rsidRPr="004E54B5" w:rsidRDefault="00352353" w:rsidP="00162CD1">
      <w:pPr>
        <w:pStyle w:val="Default"/>
        <w:spacing w:line="480" w:lineRule="auto"/>
        <w:rPr>
          <w:rFonts w:asciiTheme="minorHAnsi" w:hAnsiTheme="minorHAnsi"/>
        </w:rPr>
      </w:pPr>
    </w:p>
    <w:p w14:paraId="2BD19AF3" w14:textId="7B2AE59F" w:rsidR="008A0B8D" w:rsidRDefault="008A0B8D" w:rsidP="00162CD1">
      <w:pPr>
        <w:pStyle w:val="Default"/>
        <w:spacing w:line="480" w:lineRule="auto"/>
        <w:rPr>
          <w:rFonts w:asciiTheme="minorHAnsi" w:hAnsiTheme="minorHAnsi"/>
        </w:rPr>
      </w:pPr>
      <w:r w:rsidRPr="004E54B5">
        <w:rPr>
          <w:rFonts w:asciiTheme="minorHAnsi" w:hAnsiTheme="minorHAnsi"/>
        </w:rPr>
        <w:t>Participants were recruited from the study centre</w:t>
      </w:r>
      <w:r w:rsidR="0056037B">
        <w:rPr>
          <w:rFonts w:asciiTheme="minorHAnsi" w:hAnsiTheme="minorHAnsi"/>
        </w:rPr>
        <w:t>’s</w:t>
      </w:r>
      <w:r w:rsidRPr="004E54B5">
        <w:rPr>
          <w:rFonts w:asciiTheme="minorHAnsi" w:hAnsiTheme="minorHAnsi"/>
        </w:rPr>
        <w:t xml:space="preserve"> internal database</w:t>
      </w:r>
      <w:r w:rsidR="008D2FEA">
        <w:rPr>
          <w:rFonts w:asciiTheme="minorHAnsi" w:hAnsiTheme="minorHAnsi"/>
        </w:rPr>
        <w:t>,</w:t>
      </w:r>
      <w:r w:rsidRPr="004E54B5">
        <w:rPr>
          <w:rFonts w:asciiTheme="minorHAnsi" w:hAnsiTheme="minorHAnsi"/>
        </w:rPr>
        <w:t xml:space="preserve"> and from new patients</w:t>
      </w:r>
      <w:r w:rsidR="008D2FEA">
        <w:rPr>
          <w:rFonts w:asciiTheme="minorHAnsi" w:hAnsiTheme="minorHAnsi"/>
        </w:rPr>
        <w:t xml:space="preserve"> referred to the </w:t>
      </w:r>
      <w:r w:rsidR="00E022B7">
        <w:rPr>
          <w:rFonts w:asciiTheme="minorHAnsi" w:hAnsiTheme="minorHAnsi"/>
        </w:rPr>
        <w:t>Principal</w:t>
      </w:r>
      <w:r w:rsidR="008D2FEA">
        <w:rPr>
          <w:rFonts w:asciiTheme="minorHAnsi" w:hAnsiTheme="minorHAnsi"/>
        </w:rPr>
        <w:t xml:space="preserve"> I</w:t>
      </w:r>
      <w:r w:rsidR="00C91AAB">
        <w:rPr>
          <w:rFonts w:asciiTheme="minorHAnsi" w:hAnsiTheme="minorHAnsi"/>
        </w:rPr>
        <w:t>nvestigator</w:t>
      </w:r>
      <w:r w:rsidR="008D2FEA">
        <w:rPr>
          <w:rFonts w:asciiTheme="minorHAnsi" w:hAnsiTheme="minorHAnsi"/>
        </w:rPr>
        <w:t xml:space="preserve"> (AG)</w:t>
      </w:r>
      <w:r w:rsidRPr="004E54B5">
        <w:rPr>
          <w:rFonts w:asciiTheme="minorHAnsi" w:hAnsiTheme="minorHAnsi"/>
        </w:rPr>
        <w:t>.</w:t>
      </w:r>
      <w:r w:rsidR="00050575" w:rsidRPr="004E54B5">
        <w:rPr>
          <w:rFonts w:asciiTheme="minorHAnsi" w:hAnsiTheme="minorHAnsi"/>
        </w:rPr>
        <w:t xml:space="preserve"> </w:t>
      </w:r>
      <w:r w:rsidRPr="004E54B5">
        <w:rPr>
          <w:rFonts w:asciiTheme="minorHAnsi" w:hAnsiTheme="minorHAnsi"/>
        </w:rPr>
        <w:t xml:space="preserve">They were provided with patient information leaflets about the trial; interested patients gave written informed consent. </w:t>
      </w:r>
    </w:p>
    <w:p w14:paraId="4609E44C" w14:textId="77777777" w:rsidR="00352353" w:rsidRPr="004E54B5" w:rsidRDefault="00352353" w:rsidP="00162CD1">
      <w:pPr>
        <w:pStyle w:val="Default"/>
        <w:spacing w:line="480" w:lineRule="auto"/>
        <w:rPr>
          <w:rFonts w:asciiTheme="minorHAnsi" w:hAnsiTheme="minorHAnsi"/>
        </w:rPr>
      </w:pPr>
    </w:p>
    <w:p w14:paraId="4D618DED" w14:textId="5579E1AE" w:rsidR="008A0B8D" w:rsidRPr="00A92C6F" w:rsidRDefault="008A0B8D" w:rsidP="00162CD1">
      <w:pPr>
        <w:pStyle w:val="Default"/>
        <w:spacing w:line="480" w:lineRule="auto"/>
        <w:rPr>
          <w:rFonts w:asciiTheme="minorHAnsi" w:hAnsiTheme="minorHAnsi"/>
        </w:rPr>
      </w:pPr>
      <w:r w:rsidRPr="004E54B5">
        <w:rPr>
          <w:rFonts w:asciiTheme="minorHAnsi" w:hAnsiTheme="minorHAnsi"/>
        </w:rPr>
        <w:t xml:space="preserve">After consent and screening for eligibility, patients </w:t>
      </w:r>
      <w:r w:rsidR="00535749" w:rsidRPr="004E54B5">
        <w:rPr>
          <w:rFonts w:asciiTheme="minorHAnsi" w:hAnsiTheme="minorHAnsi"/>
        </w:rPr>
        <w:t>completed a screening diary for 14 days</w:t>
      </w:r>
      <w:r w:rsidR="00E26C43">
        <w:rPr>
          <w:rFonts w:asciiTheme="minorHAnsi" w:hAnsiTheme="minorHAnsi"/>
        </w:rPr>
        <w:t xml:space="preserve"> reporting</w:t>
      </w:r>
      <w:r w:rsidR="00E26C43" w:rsidRPr="00A92C6F">
        <w:rPr>
          <w:rFonts w:asciiTheme="minorHAnsi" w:hAnsiTheme="minorHAnsi"/>
        </w:rPr>
        <w:t xml:space="preserve"> </w:t>
      </w:r>
      <w:r w:rsidR="00E26C43">
        <w:rPr>
          <w:rFonts w:asciiTheme="minorHAnsi" w:hAnsiTheme="minorHAnsi"/>
        </w:rPr>
        <w:t xml:space="preserve">their </w:t>
      </w:r>
      <w:r w:rsidR="00E26C43" w:rsidRPr="00A92C6F">
        <w:rPr>
          <w:rFonts w:asciiTheme="minorHAnsi" w:hAnsiTheme="minorHAnsi"/>
        </w:rPr>
        <w:t>average 24h pain score</w:t>
      </w:r>
      <w:r w:rsidR="00E26C43">
        <w:rPr>
          <w:rFonts w:asciiTheme="minorHAnsi" w:hAnsiTheme="minorHAnsi"/>
        </w:rPr>
        <w:t>s</w:t>
      </w:r>
      <w:r w:rsidR="00E26C43" w:rsidRPr="00A92C6F">
        <w:rPr>
          <w:rFonts w:asciiTheme="minorHAnsi" w:hAnsiTheme="minorHAnsi"/>
        </w:rPr>
        <w:t>, pain unpleasantness score</w:t>
      </w:r>
      <w:r w:rsidR="00E26C43">
        <w:rPr>
          <w:rFonts w:asciiTheme="minorHAnsi" w:hAnsiTheme="minorHAnsi"/>
        </w:rPr>
        <w:t>s</w:t>
      </w:r>
      <w:r w:rsidR="00E26C43" w:rsidRPr="00A92C6F">
        <w:rPr>
          <w:rFonts w:asciiTheme="minorHAnsi" w:hAnsiTheme="minorHAnsi"/>
        </w:rPr>
        <w:t>, and sleep quality (11-point, 0-10 numeric rating scales)</w:t>
      </w:r>
      <w:r w:rsidR="00E26C43">
        <w:rPr>
          <w:rFonts w:asciiTheme="minorHAnsi" w:hAnsiTheme="minorHAnsi"/>
        </w:rPr>
        <w:t xml:space="preserve">. </w:t>
      </w:r>
      <w:r w:rsidR="00352353">
        <w:rPr>
          <w:rFonts w:asciiTheme="minorHAnsi" w:hAnsiTheme="minorHAnsi"/>
        </w:rPr>
        <w:t>These</w:t>
      </w:r>
      <w:r w:rsidR="00C326C2">
        <w:rPr>
          <w:rFonts w:asciiTheme="minorHAnsi" w:hAnsiTheme="minorHAnsi"/>
        </w:rPr>
        <w:t xml:space="preserve"> entries were</w:t>
      </w:r>
      <w:r w:rsidR="00352353">
        <w:rPr>
          <w:rFonts w:asciiTheme="minorHAnsi" w:hAnsiTheme="minorHAnsi"/>
        </w:rPr>
        <w:t xml:space="preserve"> also</w:t>
      </w:r>
      <w:r w:rsidR="00C326C2">
        <w:rPr>
          <w:rFonts w:asciiTheme="minorHAnsi" w:hAnsiTheme="minorHAnsi"/>
        </w:rPr>
        <w:t xml:space="preserve"> </w:t>
      </w:r>
      <w:r w:rsidR="00C326C2" w:rsidRPr="00395FBA">
        <w:rPr>
          <w:rFonts w:asciiTheme="minorHAnsi" w:hAnsiTheme="minorHAnsi"/>
        </w:rPr>
        <w:t>the baseline-values for the</w:t>
      </w:r>
      <w:r w:rsidR="00352353" w:rsidRPr="00395FBA">
        <w:rPr>
          <w:rFonts w:asciiTheme="minorHAnsi" w:hAnsiTheme="minorHAnsi"/>
        </w:rPr>
        <w:t xml:space="preserve"> later</w:t>
      </w:r>
      <w:r w:rsidR="00C326C2" w:rsidRPr="00395FBA">
        <w:rPr>
          <w:rFonts w:asciiTheme="minorHAnsi" w:hAnsiTheme="minorHAnsi"/>
        </w:rPr>
        <w:t xml:space="preserve"> statistical analysis, see below. </w:t>
      </w:r>
      <w:r w:rsidR="00395FBA" w:rsidRPr="00395FBA">
        <w:rPr>
          <w:rFonts w:asciiTheme="minorHAnsi" w:hAnsiTheme="minorHAnsi"/>
        </w:rPr>
        <w:t>Patients whos</w:t>
      </w:r>
      <w:r w:rsidR="00395FBA">
        <w:rPr>
          <w:rFonts w:asciiTheme="minorHAnsi" w:hAnsiTheme="minorHAnsi"/>
        </w:rPr>
        <w:t>e</w:t>
      </w:r>
      <w:r w:rsidR="00395FBA" w:rsidRPr="00395FBA">
        <w:rPr>
          <w:rFonts w:asciiTheme="minorHAnsi" w:hAnsiTheme="minorHAnsi"/>
        </w:rPr>
        <w:t xml:space="preserve"> average </w:t>
      </w:r>
      <w:r w:rsidR="000965D0">
        <w:rPr>
          <w:rFonts w:asciiTheme="minorHAnsi" w:hAnsiTheme="minorHAnsi"/>
        </w:rPr>
        <w:t xml:space="preserve">screening diary NRS </w:t>
      </w:r>
      <w:r w:rsidR="00395FBA" w:rsidRPr="00395FBA">
        <w:rPr>
          <w:rFonts w:asciiTheme="minorHAnsi" w:hAnsiTheme="minorHAnsi"/>
        </w:rPr>
        <w:t xml:space="preserve">pain score </w:t>
      </w:r>
      <w:r w:rsidR="00E660E0">
        <w:rPr>
          <w:rFonts w:asciiTheme="minorHAnsi" w:hAnsiTheme="minorHAnsi"/>
        </w:rPr>
        <w:t>was 5 or higher</w:t>
      </w:r>
      <w:r w:rsidR="000965D0">
        <w:rPr>
          <w:rFonts w:asciiTheme="minorHAnsi" w:hAnsiTheme="minorHAnsi"/>
        </w:rPr>
        <w:t xml:space="preserve"> (details see protocol in the web-appendix)</w:t>
      </w:r>
      <w:r w:rsidR="00352353" w:rsidRPr="00395FBA">
        <w:rPr>
          <w:rFonts w:asciiTheme="minorHAnsi" w:hAnsiTheme="minorHAnsi"/>
        </w:rPr>
        <w:t xml:space="preserve"> </w:t>
      </w:r>
      <w:r w:rsidR="00050575" w:rsidRPr="00395FBA">
        <w:rPr>
          <w:rFonts w:asciiTheme="minorHAnsi" w:hAnsiTheme="minorHAnsi"/>
        </w:rPr>
        <w:t xml:space="preserve">were randomized during a second visit scheduled </w:t>
      </w:r>
      <w:r w:rsidR="00EB60D7" w:rsidRPr="00395FBA">
        <w:rPr>
          <w:rFonts w:asciiTheme="minorHAnsi" w:hAnsiTheme="minorHAnsi"/>
        </w:rPr>
        <w:t>3 weeks</w:t>
      </w:r>
      <w:r w:rsidR="00050575" w:rsidRPr="00395FBA">
        <w:rPr>
          <w:rFonts w:asciiTheme="minorHAnsi" w:hAnsiTheme="minorHAnsi"/>
        </w:rPr>
        <w:t xml:space="preserve"> </w:t>
      </w:r>
      <w:r w:rsidR="00A440A0" w:rsidRPr="00395FBA">
        <w:rPr>
          <w:rFonts w:asciiTheme="minorHAnsi" w:hAnsiTheme="minorHAnsi"/>
        </w:rPr>
        <w:t>after</w:t>
      </w:r>
      <w:r w:rsidR="00050575" w:rsidRPr="00395FBA">
        <w:rPr>
          <w:rFonts w:asciiTheme="minorHAnsi" w:hAnsiTheme="minorHAnsi"/>
        </w:rPr>
        <w:t xml:space="preserve"> screening.</w:t>
      </w:r>
      <w:r w:rsidR="00050575" w:rsidRPr="00A92C6F">
        <w:rPr>
          <w:rFonts w:asciiTheme="minorHAnsi" w:hAnsiTheme="minorHAnsi"/>
        </w:rPr>
        <w:t xml:space="preserve"> </w:t>
      </w:r>
    </w:p>
    <w:p w14:paraId="419C007C" w14:textId="77777777" w:rsidR="00050575" w:rsidRPr="004E54B5" w:rsidRDefault="00050575" w:rsidP="00162CD1">
      <w:pPr>
        <w:pStyle w:val="Default"/>
        <w:spacing w:line="480" w:lineRule="auto"/>
        <w:rPr>
          <w:rFonts w:asciiTheme="minorHAnsi" w:hAnsiTheme="minorHAnsi"/>
        </w:rPr>
      </w:pPr>
    </w:p>
    <w:p w14:paraId="01220A55" w14:textId="77777777" w:rsidR="003710CA" w:rsidRDefault="003710CA" w:rsidP="00CE02C2">
      <w:pPr>
        <w:pStyle w:val="Default"/>
        <w:spacing w:line="480" w:lineRule="auto"/>
        <w:outlineLvl w:val="0"/>
        <w:rPr>
          <w:rFonts w:asciiTheme="minorHAnsi" w:hAnsiTheme="minorHAnsi"/>
          <w:i/>
        </w:rPr>
      </w:pPr>
      <w:r>
        <w:rPr>
          <w:rFonts w:asciiTheme="minorHAnsi" w:hAnsiTheme="minorHAnsi"/>
          <w:i/>
        </w:rPr>
        <w:t>Study Design</w:t>
      </w:r>
    </w:p>
    <w:p w14:paraId="331A157E" w14:textId="38FC1DDB" w:rsidR="003710CA" w:rsidRDefault="006926FA" w:rsidP="00CE02C2">
      <w:pPr>
        <w:pStyle w:val="Default"/>
        <w:spacing w:line="480" w:lineRule="auto"/>
        <w:outlineLvl w:val="0"/>
        <w:rPr>
          <w:rFonts w:asciiTheme="minorHAnsi" w:hAnsiTheme="minorHAnsi"/>
        </w:rPr>
      </w:pPr>
      <w:r>
        <w:rPr>
          <w:rFonts w:asciiTheme="minorHAnsi" w:hAnsiTheme="minorHAnsi"/>
        </w:rPr>
        <w:t xml:space="preserve">This was a parallel trial; after 5.5 months </w:t>
      </w:r>
      <w:r w:rsidR="003710CA">
        <w:rPr>
          <w:rFonts w:asciiTheme="minorHAnsi" w:hAnsiTheme="minorHAnsi"/>
        </w:rPr>
        <w:t xml:space="preserve">all patients were asked to </w:t>
      </w:r>
      <w:r>
        <w:rPr>
          <w:rFonts w:asciiTheme="minorHAnsi" w:hAnsiTheme="minorHAnsi"/>
        </w:rPr>
        <w:t>switch to the other treatment,</w:t>
      </w:r>
      <w:r w:rsidR="003710CA">
        <w:rPr>
          <w:rFonts w:asciiTheme="minorHAnsi" w:hAnsiTheme="minorHAnsi"/>
        </w:rPr>
        <w:t xml:space="preserve"> to provide additional data for secondary outcomes. </w:t>
      </w:r>
    </w:p>
    <w:p w14:paraId="544F1E3C" w14:textId="77777777" w:rsidR="003710CA" w:rsidRPr="004B3BA5" w:rsidRDefault="003710CA" w:rsidP="00CE02C2">
      <w:pPr>
        <w:pStyle w:val="Default"/>
        <w:spacing w:line="480" w:lineRule="auto"/>
        <w:outlineLvl w:val="0"/>
        <w:rPr>
          <w:rFonts w:asciiTheme="minorHAnsi" w:hAnsiTheme="minorHAnsi"/>
        </w:rPr>
      </w:pPr>
    </w:p>
    <w:p w14:paraId="18CB7E40" w14:textId="11F3052C" w:rsidR="00050575" w:rsidRPr="004E54B5" w:rsidRDefault="00050575" w:rsidP="00CE02C2">
      <w:pPr>
        <w:pStyle w:val="Default"/>
        <w:spacing w:line="480" w:lineRule="auto"/>
        <w:outlineLvl w:val="0"/>
        <w:rPr>
          <w:rFonts w:asciiTheme="minorHAnsi" w:hAnsiTheme="minorHAnsi"/>
          <w:i/>
        </w:rPr>
      </w:pPr>
      <w:r w:rsidRPr="004E54B5">
        <w:rPr>
          <w:rFonts w:asciiTheme="minorHAnsi" w:hAnsiTheme="minorHAnsi"/>
          <w:i/>
        </w:rPr>
        <w:t>Randomisation</w:t>
      </w:r>
    </w:p>
    <w:p w14:paraId="6E8BDF98" w14:textId="3E0E0617" w:rsidR="00E82658" w:rsidRPr="004E54B5" w:rsidRDefault="00050575" w:rsidP="00162CD1">
      <w:pPr>
        <w:spacing w:line="480" w:lineRule="auto"/>
        <w:rPr>
          <w:rFonts w:cs="Arial"/>
        </w:rPr>
      </w:pPr>
      <w:r w:rsidRPr="004E54B5">
        <w:rPr>
          <w:rFonts w:cs="Arial"/>
        </w:rPr>
        <w:t>Participants were individually randomly assigned (</w:t>
      </w:r>
      <w:r w:rsidR="00EE3D1D" w:rsidRPr="004E54B5">
        <w:rPr>
          <w:rFonts w:cs="Arial"/>
        </w:rPr>
        <w:t>1:1) to</w:t>
      </w:r>
      <w:r w:rsidR="00EC0123">
        <w:rPr>
          <w:rFonts w:cs="Arial"/>
        </w:rPr>
        <w:t xml:space="preserve"> either</w:t>
      </w:r>
      <w:r w:rsidR="00EE3D1D" w:rsidRPr="004E54B5">
        <w:rPr>
          <w:rFonts w:cs="Arial"/>
        </w:rPr>
        <w:t xml:space="preserve"> i) mycophenolate</w:t>
      </w:r>
      <w:r w:rsidR="00271495">
        <w:rPr>
          <w:rFonts w:cs="Arial"/>
        </w:rPr>
        <w:t xml:space="preserve"> plus usual practice</w:t>
      </w:r>
      <w:r w:rsidR="00EE3D1D" w:rsidRPr="004E54B5">
        <w:rPr>
          <w:rFonts w:cs="Arial"/>
        </w:rPr>
        <w:t xml:space="preserve"> first</w:t>
      </w:r>
      <w:r w:rsidR="00271495">
        <w:rPr>
          <w:rFonts w:cs="Arial"/>
        </w:rPr>
        <w:t xml:space="preserve"> (‘active’)</w:t>
      </w:r>
      <w:r w:rsidR="00EE3D1D" w:rsidRPr="004E54B5">
        <w:rPr>
          <w:rFonts w:cs="Arial"/>
        </w:rPr>
        <w:t>, or ii) usual practice</w:t>
      </w:r>
      <w:r w:rsidR="00271495">
        <w:rPr>
          <w:rFonts w:cs="Arial"/>
        </w:rPr>
        <w:t xml:space="preserve"> only</w:t>
      </w:r>
      <w:r w:rsidR="00EE3D1D" w:rsidRPr="004E54B5">
        <w:rPr>
          <w:rFonts w:cs="Arial"/>
        </w:rPr>
        <w:t xml:space="preserve"> first</w:t>
      </w:r>
      <w:r w:rsidR="00271495">
        <w:rPr>
          <w:rFonts w:cs="Arial"/>
        </w:rPr>
        <w:t xml:space="preserve"> </w:t>
      </w:r>
      <w:r w:rsidR="00271495">
        <w:rPr>
          <w:rFonts w:cs="Arial"/>
        </w:rPr>
        <w:lastRenderedPageBreak/>
        <w:t>(‘control’)</w:t>
      </w:r>
      <w:r w:rsidR="00A479D7">
        <w:rPr>
          <w:rFonts w:cs="Arial"/>
        </w:rPr>
        <w:t>,</w:t>
      </w:r>
      <w:r w:rsidRPr="004E54B5">
        <w:rPr>
          <w:rFonts w:cs="Arial"/>
        </w:rPr>
        <w:t xml:space="preserve"> by site staff via an independent online randomisation system</w:t>
      </w:r>
      <w:r w:rsidR="00A479D7">
        <w:rPr>
          <w:rFonts w:cs="Arial"/>
        </w:rPr>
        <w:t>,</w:t>
      </w:r>
      <w:r w:rsidR="00A440A0">
        <w:rPr>
          <w:rFonts w:cs="Arial"/>
        </w:rPr>
        <w:t xml:space="preserve"> based at the</w:t>
      </w:r>
      <w:r w:rsidRPr="004E54B5">
        <w:rPr>
          <w:rFonts w:cs="Arial"/>
        </w:rPr>
        <w:t xml:space="preserve"> King’s Clinical Trials Unit (KCTU), which was not otherwise involved in this trial. </w:t>
      </w:r>
      <w:r w:rsidR="00C91AAB">
        <w:rPr>
          <w:rFonts w:cs="Arial"/>
        </w:rPr>
        <w:t>The r</w:t>
      </w:r>
      <w:r w:rsidR="00EE3D1D" w:rsidRPr="004E54B5">
        <w:rPr>
          <w:rFonts w:cs="Arial"/>
        </w:rPr>
        <w:t xml:space="preserve">andomisation </w:t>
      </w:r>
      <w:r w:rsidR="00C91AAB">
        <w:rPr>
          <w:rFonts w:cs="Arial"/>
        </w:rPr>
        <w:t xml:space="preserve">sequence </w:t>
      </w:r>
      <w:r w:rsidR="00EE3D1D" w:rsidRPr="004E54B5">
        <w:rPr>
          <w:rFonts w:cs="Arial"/>
        </w:rPr>
        <w:t>was concealed.</w:t>
      </w:r>
    </w:p>
    <w:p w14:paraId="3B0E6B40" w14:textId="77777777" w:rsidR="009D5128" w:rsidRPr="004E54B5" w:rsidRDefault="009D5128" w:rsidP="00162CD1">
      <w:pPr>
        <w:spacing w:line="480" w:lineRule="auto"/>
        <w:rPr>
          <w:rFonts w:cs="Arial"/>
        </w:rPr>
      </w:pPr>
    </w:p>
    <w:p w14:paraId="333537AA" w14:textId="6090A1F2" w:rsidR="009D5128" w:rsidRPr="004E54B5" w:rsidRDefault="009D5128" w:rsidP="00CE02C2">
      <w:pPr>
        <w:spacing w:line="480" w:lineRule="auto"/>
        <w:outlineLvl w:val="0"/>
        <w:rPr>
          <w:rFonts w:cs="Arial"/>
          <w:i/>
        </w:rPr>
      </w:pPr>
      <w:r w:rsidRPr="004E54B5">
        <w:rPr>
          <w:rFonts w:cs="Arial"/>
          <w:i/>
        </w:rPr>
        <w:t>Procedures</w:t>
      </w:r>
    </w:p>
    <w:p w14:paraId="6C3C3D1B" w14:textId="58E5C753" w:rsidR="009D5128" w:rsidRPr="004E54B5" w:rsidRDefault="001E0736" w:rsidP="00162CD1">
      <w:pPr>
        <w:spacing w:line="480" w:lineRule="auto"/>
        <w:rPr>
          <w:rFonts w:cs="Arial"/>
        </w:rPr>
      </w:pPr>
      <w:r>
        <w:rPr>
          <w:rFonts w:cs="Arial"/>
        </w:rPr>
        <w:t xml:space="preserve">The up-titration procedure and safety blood tests followed the British Society for Rheumatology Reference Guide (www.rheumatology.org.uk), and are detailed in the study protocol; the patient flow is indicated in the study </w:t>
      </w:r>
      <w:r w:rsidR="00A479D7">
        <w:rPr>
          <w:rFonts w:cs="Arial"/>
          <w:color w:val="000000" w:themeColor="text1"/>
        </w:rPr>
        <w:t xml:space="preserve">Flow-Chart </w:t>
      </w:r>
      <w:r>
        <w:rPr>
          <w:rFonts w:cs="Arial"/>
          <w:color w:val="000000" w:themeColor="text1"/>
        </w:rPr>
        <w:t>(</w:t>
      </w:r>
      <w:r w:rsidR="00587295" w:rsidRPr="00A479D7">
        <w:rPr>
          <w:rFonts w:cs="Arial"/>
          <w:color w:val="000000" w:themeColor="text1"/>
        </w:rPr>
        <w:t xml:space="preserve">Figure </w:t>
      </w:r>
      <w:r w:rsidR="00A479D7">
        <w:rPr>
          <w:rFonts w:cs="Arial"/>
          <w:color w:val="000000" w:themeColor="text1"/>
        </w:rPr>
        <w:t>W</w:t>
      </w:r>
      <w:r w:rsidR="00587295" w:rsidRPr="00A479D7">
        <w:rPr>
          <w:rFonts w:cs="Arial"/>
          <w:color w:val="000000" w:themeColor="text1"/>
        </w:rPr>
        <w:t>1</w:t>
      </w:r>
      <w:r w:rsidR="00F27E92">
        <w:rPr>
          <w:rFonts w:cs="Arial"/>
        </w:rPr>
        <w:t>)</w:t>
      </w:r>
      <w:r w:rsidR="000708A3">
        <w:rPr>
          <w:rFonts w:cs="Arial"/>
        </w:rPr>
        <w:t>.</w:t>
      </w:r>
    </w:p>
    <w:p w14:paraId="38E8636F" w14:textId="77777777" w:rsidR="00DD742D" w:rsidRPr="004E54B5" w:rsidRDefault="00DD742D" w:rsidP="00162CD1">
      <w:pPr>
        <w:spacing w:line="480" w:lineRule="auto"/>
        <w:rPr>
          <w:rFonts w:cs="Arial"/>
        </w:rPr>
      </w:pPr>
    </w:p>
    <w:p w14:paraId="598679AE" w14:textId="7DFB5C67" w:rsidR="003E3084" w:rsidRDefault="00BF1A13" w:rsidP="00162CD1">
      <w:pPr>
        <w:spacing w:line="480" w:lineRule="auto"/>
        <w:rPr>
          <w:rFonts w:cs="Arial"/>
        </w:rPr>
      </w:pPr>
      <w:r>
        <w:rPr>
          <w:rFonts w:cs="Arial"/>
        </w:rPr>
        <w:t>Participants completed w</w:t>
      </w:r>
      <w:r w:rsidR="0065538A" w:rsidRPr="004E54B5">
        <w:rPr>
          <w:rFonts w:cs="Arial"/>
        </w:rPr>
        <w:t>eekly paper diaries</w:t>
      </w:r>
      <w:r w:rsidR="00A479D7">
        <w:rPr>
          <w:rFonts w:cs="Arial"/>
        </w:rPr>
        <w:t xml:space="preserve"> throughout the whole study</w:t>
      </w:r>
      <w:r>
        <w:rPr>
          <w:rFonts w:cs="Arial"/>
        </w:rPr>
        <w:t>, and d</w:t>
      </w:r>
      <w:r w:rsidR="0065538A" w:rsidRPr="004E54B5">
        <w:rPr>
          <w:rFonts w:cs="Arial"/>
        </w:rPr>
        <w:t xml:space="preserve">aily paper diaries </w:t>
      </w:r>
      <w:r w:rsidR="00A479D7">
        <w:rPr>
          <w:rFonts w:cs="Arial"/>
        </w:rPr>
        <w:t>over 14 days</w:t>
      </w:r>
      <w:r w:rsidR="00FB4AEB">
        <w:rPr>
          <w:rFonts w:cs="Arial"/>
        </w:rPr>
        <w:t xml:space="preserve"> at the end of </w:t>
      </w:r>
      <w:r w:rsidR="00A440A0">
        <w:rPr>
          <w:rFonts w:cs="Arial"/>
        </w:rPr>
        <w:t>each trial period</w:t>
      </w:r>
      <w:r w:rsidR="0065538A" w:rsidRPr="004E54B5">
        <w:rPr>
          <w:rFonts w:cs="Arial"/>
        </w:rPr>
        <w:t xml:space="preserve">. </w:t>
      </w:r>
      <w:r w:rsidR="00077E24" w:rsidRPr="004E54B5">
        <w:rPr>
          <w:rFonts w:cs="Arial"/>
        </w:rPr>
        <w:t xml:space="preserve">Patients were </w:t>
      </w:r>
      <w:r w:rsidR="00F6741B" w:rsidRPr="004E54B5">
        <w:rPr>
          <w:rFonts w:cs="Arial"/>
        </w:rPr>
        <w:t xml:space="preserve">assessed with </w:t>
      </w:r>
      <w:r w:rsidR="00077E24" w:rsidRPr="004E54B5">
        <w:rPr>
          <w:rFonts w:cs="Arial"/>
        </w:rPr>
        <w:t>mechanical quantitative sensory testing</w:t>
      </w:r>
      <w:r w:rsidR="00A479D7">
        <w:rPr>
          <w:rFonts w:cs="Arial"/>
        </w:rPr>
        <w:t xml:space="preserve"> (QST)</w:t>
      </w:r>
      <w:r w:rsidR="00077E24" w:rsidRPr="004E54B5">
        <w:rPr>
          <w:rFonts w:cs="Arial"/>
        </w:rPr>
        <w:t xml:space="preserve"> both at baseline, and at the end of</w:t>
      </w:r>
      <w:r>
        <w:rPr>
          <w:rFonts w:cs="Arial"/>
        </w:rPr>
        <w:t xml:space="preserve"> their</w:t>
      </w:r>
      <w:r w:rsidR="007A6068">
        <w:rPr>
          <w:rFonts w:cs="Arial"/>
        </w:rPr>
        <w:t xml:space="preserve"> active treatment, by</w:t>
      </w:r>
      <w:r w:rsidR="00077E24" w:rsidRPr="004E54B5">
        <w:rPr>
          <w:rFonts w:cs="Arial"/>
        </w:rPr>
        <w:t xml:space="preserve"> </w:t>
      </w:r>
      <w:r w:rsidR="007A6068">
        <w:rPr>
          <w:rFonts w:cs="Arial"/>
        </w:rPr>
        <w:t>a</w:t>
      </w:r>
      <w:r w:rsidR="0032146B">
        <w:rPr>
          <w:rFonts w:cs="Arial"/>
        </w:rPr>
        <w:t>n independent</w:t>
      </w:r>
      <w:r w:rsidR="00F6741B" w:rsidRPr="004E54B5">
        <w:rPr>
          <w:rFonts w:cs="Arial"/>
        </w:rPr>
        <w:t xml:space="preserve"> N</w:t>
      </w:r>
      <w:r w:rsidR="00473EF5" w:rsidRPr="004E54B5">
        <w:rPr>
          <w:rFonts w:cs="Arial"/>
        </w:rPr>
        <w:t xml:space="preserve">europhysiologist </w:t>
      </w:r>
      <w:r w:rsidR="007A6068">
        <w:rPr>
          <w:rFonts w:cs="Arial"/>
        </w:rPr>
        <w:t>(PS</w:t>
      </w:r>
      <w:r w:rsidR="00A440A0">
        <w:rPr>
          <w:rFonts w:cs="Arial"/>
        </w:rPr>
        <w:t xml:space="preserve">, </w:t>
      </w:r>
      <w:r w:rsidR="00473EF5" w:rsidRPr="004E54B5">
        <w:rPr>
          <w:rFonts w:cs="Arial"/>
        </w:rPr>
        <w:t>protocol</w:t>
      </w:r>
      <w:r w:rsidR="001E0736">
        <w:rPr>
          <w:rFonts w:cs="Arial"/>
        </w:rPr>
        <w:t xml:space="preserve"> </w:t>
      </w:r>
      <w:r w:rsidR="00A440A0">
        <w:rPr>
          <w:rFonts w:cs="Arial"/>
        </w:rPr>
        <w:t>in</w:t>
      </w:r>
      <w:r w:rsidR="00A479D7">
        <w:rPr>
          <w:rFonts w:cs="Arial"/>
        </w:rPr>
        <w:t xml:space="preserve"> the</w:t>
      </w:r>
      <w:r w:rsidR="00473EF5" w:rsidRPr="004E54B5">
        <w:rPr>
          <w:rFonts w:cs="Arial"/>
        </w:rPr>
        <w:t xml:space="preserve"> </w:t>
      </w:r>
      <w:r w:rsidR="00D57235">
        <w:rPr>
          <w:rFonts w:cs="Arial"/>
        </w:rPr>
        <w:t>web-</w:t>
      </w:r>
      <w:r w:rsidR="001E0736">
        <w:rPr>
          <w:rFonts w:cs="Arial"/>
        </w:rPr>
        <w:t>appendix</w:t>
      </w:r>
      <w:r w:rsidR="00A440A0">
        <w:rPr>
          <w:rFonts w:cs="Arial"/>
        </w:rPr>
        <w:t>)</w:t>
      </w:r>
      <w:r w:rsidR="00F6741B" w:rsidRPr="004E54B5">
        <w:rPr>
          <w:rFonts w:cs="Arial"/>
        </w:rPr>
        <w:t xml:space="preserve">. </w:t>
      </w:r>
      <w:r w:rsidR="00A440A0">
        <w:rPr>
          <w:rFonts w:cs="Arial"/>
        </w:rPr>
        <w:t>They</w:t>
      </w:r>
      <w:r w:rsidR="00F6741B" w:rsidRPr="004E54B5">
        <w:rPr>
          <w:rFonts w:cs="Arial"/>
        </w:rPr>
        <w:t xml:space="preserve"> completed questionnaires at screening, and at the end of </w:t>
      </w:r>
      <w:r w:rsidR="00A440A0">
        <w:rPr>
          <w:rFonts w:cs="Arial"/>
        </w:rPr>
        <w:t>each treatment period</w:t>
      </w:r>
      <w:r w:rsidR="00C5357A">
        <w:rPr>
          <w:rFonts w:cs="Arial"/>
        </w:rPr>
        <w:t>;</w:t>
      </w:r>
      <w:r w:rsidR="007A6068">
        <w:rPr>
          <w:rFonts w:cs="Arial"/>
        </w:rPr>
        <w:t xml:space="preserve"> details are provided in the study protocol. </w:t>
      </w:r>
    </w:p>
    <w:p w14:paraId="68661022" w14:textId="77777777" w:rsidR="00C4769D" w:rsidRPr="004E54B5" w:rsidRDefault="00C4769D" w:rsidP="00162CD1">
      <w:pPr>
        <w:spacing w:line="480" w:lineRule="auto"/>
        <w:rPr>
          <w:rFonts w:cs="Arial"/>
        </w:rPr>
      </w:pPr>
    </w:p>
    <w:p w14:paraId="5D749817" w14:textId="61DB2E46" w:rsidR="00C4769D" w:rsidRPr="004E54B5" w:rsidRDefault="00C4769D" w:rsidP="00CE02C2">
      <w:pPr>
        <w:spacing w:line="480" w:lineRule="auto"/>
        <w:outlineLvl w:val="0"/>
        <w:rPr>
          <w:rFonts w:cs="Arial"/>
          <w:i/>
        </w:rPr>
      </w:pPr>
      <w:r w:rsidRPr="004E54B5">
        <w:rPr>
          <w:rFonts w:cs="Arial"/>
          <w:i/>
        </w:rPr>
        <w:t xml:space="preserve">Outcomes </w:t>
      </w:r>
    </w:p>
    <w:p w14:paraId="00F0CACD" w14:textId="579C2850" w:rsidR="009D5128" w:rsidRPr="004E54B5" w:rsidRDefault="00C4769D" w:rsidP="00162CD1">
      <w:pPr>
        <w:spacing w:line="480" w:lineRule="auto"/>
        <w:rPr>
          <w:rFonts w:cs="Arial"/>
        </w:rPr>
      </w:pPr>
      <w:r w:rsidRPr="004E54B5">
        <w:rPr>
          <w:rFonts w:cs="Arial"/>
        </w:rPr>
        <w:t xml:space="preserve">The </w:t>
      </w:r>
      <w:r w:rsidR="00C01DCE">
        <w:rPr>
          <w:rFonts w:cs="Arial"/>
        </w:rPr>
        <w:t>main</w:t>
      </w:r>
      <w:r w:rsidRPr="004E54B5">
        <w:rPr>
          <w:rFonts w:cs="Arial"/>
        </w:rPr>
        <w:t xml:space="preserve"> outcome measure was the average 24h </w:t>
      </w:r>
      <w:r w:rsidR="00930A59">
        <w:rPr>
          <w:rFonts w:cs="Arial"/>
        </w:rPr>
        <w:t xml:space="preserve">NRS </w:t>
      </w:r>
      <w:r w:rsidR="00F67D60">
        <w:rPr>
          <w:rFonts w:cs="Arial"/>
        </w:rPr>
        <w:t xml:space="preserve">pain intensity </w:t>
      </w:r>
      <w:r w:rsidR="00A8186F">
        <w:rPr>
          <w:rFonts w:cs="Arial"/>
        </w:rPr>
        <w:t>over a 14-</w:t>
      </w:r>
      <w:r w:rsidRPr="004E54B5">
        <w:rPr>
          <w:rFonts w:cs="Arial"/>
        </w:rPr>
        <w:t>day period starting 5 m</w:t>
      </w:r>
      <w:r w:rsidR="00854B24">
        <w:rPr>
          <w:rFonts w:cs="Arial"/>
        </w:rPr>
        <w:t>onths after randomization (</w:t>
      </w:r>
      <w:r w:rsidRPr="004E54B5">
        <w:rPr>
          <w:rFonts w:cs="Arial"/>
        </w:rPr>
        <w:t xml:space="preserve">day 150) versus </w:t>
      </w:r>
      <w:r w:rsidR="00720D12">
        <w:rPr>
          <w:rFonts w:cs="Arial"/>
        </w:rPr>
        <w:t>screening-</w:t>
      </w:r>
      <w:r w:rsidRPr="004E54B5">
        <w:rPr>
          <w:rFonts w:cs="Arial"/>
        </w:rPr>
        <w:t>baseline compared between th</w:t>
      </w:r>
      <w:r w:rsidR="00B81CE6" w:rsidRPr="004E54B5">
        <w:rPr>
          <w:rFonts w:cs="Arial"/>
        </w:rPr>
        <w:t>e ‘active’ and ‘control’ groups</w:t>
      </w:r>
      <w:r w:rsidR="00A621FC" w:rsidRPr="004E54B5">
        <w:rPr>
          <w:rFonts w:cs="Arial"/>
        </w:rPr>
        <w:t xml:space="preserve">. The two </w:t>
      </w:r>
      <w:r w:rsidR="005742B6">
        <w:rPr>
          <w:rFonts w:cs="Arial"/>
        </w:rPr>
        <w:t>additional efficacy</w:t>
      </w:r>
      <w:r w:rsidR="00A621FC" w:rsidRPr="004E54B5">
        <w:rPr>
          <w:rFonts w:cs="Arial"/>
        </w:rPr>
        <w:t xml:space="preserve"> outcomes were</w:t>
      </w:r>
      <w:r w:rsidR="000D11D6">
        <w:rPr>
          <w:rFonts w:cs="Arial"/>
        </w:rPr>
        <w:t xml:space="preserve"> i)</w:t>
      </w:r>
      <w:r w:rsidR="00A621FC" w:rsidRPr="004E54B5">
        <w:rPr>
          <w:rFonts w:cs="Arial"/>
        </w:rPr>
        <w:t xml:space="preserve"> </w:t>
      </w:r>
      <w:r w:rsidR="00B9537B">
        <w:rPr>
          <w:rFonts w:cs="Arial"/>
        </w:rPr>
        <w:t xml:space="preserve">a within group comparison of </w:t>
      </w:r>
      <w:r w:rsidR="00A621FC" w:rsidRPr="004E54B5">
        <w:rPr>
          <w:rFonts w:cs="Arial"/>
        </w:rPr>
        <w:t>the average pain relief over the final 14 days of active treatment</w:t>
      </w:r>
      <w:r w:rsidR="00D612EC">
        <w:rPr>
          <w:rFonts w:cs="Arial"/>
        </w:rPr>
        <w:t xml:space="preserve"> (received either before, or after </w:t>
      </w:r>
      <w:r w:rsidR="00192258">
        <w:rPr>
          <w:rFonts w:cs="Arial"/>
        </w:rPr>
        <w:t>switch</w:t>
      </w:r>
      <w:r w:rsidR="00D612EC">
        <w:rPr>
          <w:rFonts w:cs="Arial"/>
        </w:rPr>
        <w:t>)</w:t>
      </w:r>
      <w:r w:rsidR="00876A94">
        <w:rPr>
          <w:rFonts w:cs="Arial"/>
        </w:rPr>
        <w:t xml:space="preserve"> in all patients</w:t>
      </w:r>
      <w:r w:rsidR="00A621FC" w:rsidRPr="004E54B5">
        <w:rPr>
          <w:rFonts w:cs="Arial"/>
        </w:rPr>
        <w:t xml:space="preserve">, compared with </w:t>
      </w:r>
      <w:r w:rsidR="00CE705C">
        <w:rPr>
          <w:rFonts w:cs="Arial"/>
        </w:rPr>
        <w:t xml:space="preserve">their </w:t>
      </w:r>
      <w:r w:rsidR="007A6068">
        <w:rPr>
          <w:rFonts w:cs="Arial"/>
        </w:rPr>
        <w:t>p</w:t>
      </w:r>
      <w:r w:rsidR="001A5142">
        <w:rPr>
          <w:rFonts w:cs="Arial"/>
        </w:rPr>
        <w:t>ain intensity before</w:t>
      </w:r>
      <w:r w:rsidR="007A6068">
        <w:rPr>
          <w:rFonts w:cs="Arial"/>
        </w:rPr>
        <w:t xml:space="preserve"> active treatment</w:t>
      </w:r>
      <w:r w:rsidR="001A5142">
        <w:rPr>
          <w:rFonts w:cs="Arial"/>
        </w:rPr>
        <w:t xml:space="preserve"> </w:t>
      </w:r>
      <w:r w:rsidR="00C94B2C">
        <w:rPr>
          <w:rFonts w:cs="Arial"/>
        </w:rPr>
        <w:t>at</w:t>
      </w:r>
      <w:r w:rsidR="007A6068">
        <w:rPr>
          <w:rFonts w:cs="Arial"/>
        </w:rPr>
        <w:t xml:space="preserve"> </w:t>
      </w:r>
      <w:r w:rsidR="007A6068">
        <w:rPr>
          <w:rFonts w:cs="Arial"/>
        </w:rPr>
        <w:lastRenderedPageBreak/>
        <w:t xml:space="preserve">either </w:t>
      </w:r>
      <w:r w:rsidR="00720D12">
        <w:rPr>
          <w:rFonts w:cs="Arial"/>
        </w:rPr>
        <w:t>screening</w:t>
      </w:r>
      <w:r w:rsidR="001A5142">
        <w:rPr>
          <w:rFonts w:cs="Arial"/>
        </w:rPr>
        <w:t xml:space="preserve"> (for the ‘active’ group</w:t>
      </w:r>
      <w:r w:rsidR="00C94B2C">
        <w:rPr>
          <w:rFonts w:cs="Arial"/>
        </w:rPr>
        <w:t>)</w:t>
      </w:r>
      <w:r w:rsidR="007A6068">
        <w:rPr>
          <w:rFonts w:cs="Arial"/>
        </w:rPr>
        <w:t>,</w:t>
      </w:r>
      <w:r w:rsidR="00151E90">
        <w:rPr>
          <w:rFonts w:cs="Arial"/>
        </w:rPr>
        <w:t xml:space="preserve"> or</w:t>
      </w:r>
      <w:r w:rsidR="001A5142">
        <w:rPr>
          <w:rFonts w:cs="Arial"/>
        </w:rPr>
        <w:t xml:space="preserve"> the end of the control period</w:t>
      </w:r>
      <w:r w:rsidR="00A621FC" w:rsidRPr="004E54B5">
        <w:rPr>
          <w:rFonts w:cs="Arial"/>
        </w:rPr>
        <w:t xml:space="preserve">, and </w:t>
      </w:r>
      <w:r w:rsidR="000D11D6">
        <w:rPr>
          <w:rFonts w:cs="Arial"/>
        </w:rPr>
        <w:t xml:space="preserve">ii) </w:t>
      </w:r>
      <w:r w:rsidR="00A621FC" w:rsidRPr="004E54B5">
        <w:rPr>
          <w:rFonts w:cs="Arial"/>
        </w:rPr>
        <w:t xml:space="preserve">the average change in QST parameters at the end of active treatment, compared with </w:t>
      </w:r>
      <w:r w:rsidR="00720D12">
        <w:rPr>
          <w:rFonts w:cs="Arial"/>
        </w:rPr>
        <w:t>screening-baseline</w:t>
      </w:r>
      <w:r w:rsidR="00A621FC" w:rsidRPr="004E54B5">
        <w:rPr>
          <w:rFonts w:cs="Arial"/>
        </w:rPr>
        <w:t xml:space="preserve">. </w:t>
      </w:r>
    </w:p>
    <w:p w14:paraId="104D4E05" w14:textId="7A9C06BB" w:rsidR="00153792" w:rsidRPr="009370FD" w:rsidRDefault="00D97BDE" w:rsidP="009370FD">
      <w:pPr>
        <w:spacing w:line="480" w:lineRule="auto"/>
        <w:rPr>
          <w:rFonts w:cs="Arial"/>
        </w:rPr>
      </w:pPr>
      <w:r w:rsidRPr="004E54B5">
        <w:rPr>
          <w:rFonts w:cs="Arial"/>
        </w:rPr>
        <w:t xml:space="preserve">The feasibility outcomes were the tolerability of mycophenolate, </w:t>
      </w:r>
      <w:r w:rsidR="00901B05">
        <w:rPr>
          <w:rFonts w:cs="Arial"/>
        </w:rPr>
        <w:t>specified</w:t>
      </w:r>
      <w:r w:rsidRPr="004E54B5">
        <w:rPr>
          <w:rFonts w:cs="Arial"/>
        </w:rPr>
        <w:t xml:space="preserve"> as i) the proportion of patients who cannot </w:t>
      </w:r>
      <w:r w:rsidR="00C94B2C">
        <w:rPr>
          <w:rFonts w:cs="Arial"/>
        </w:rPr>
        <w:t>tolerate</w:t>
      </w:r>
      <w:r w:rsidRPr="004E54B5">
        <w:rPr>
          <w:rFonts w:cs="Arial"/>
        </w:rPr>
        <w:t xml:space="preserve"> the minimum dose of 500mg BD, and </w:t>
      </w:r>
      <w:r w:rsidR="00B64B06">
        <w:rPr>
          <w:rFonts w:cs="Arial"/>
        </w:rPr>
        <w:t xml:space="preserve">ii) </w:t>
      </w:r>
      <w:r w:rsidRPr="004E54B5">
        <w:rPr>
          <w:rFonts w:cs="Arial"/>
        </w:rPr>
        <w:t xml:space="preserve">the proportion of patients who tolerate </w:t>
      </w:r>
      <w:r w:rsidR="001A5142">
        <w:rPr>
          <w:rFonts w:cs="Arial"/>
        </w:rPr>
        <w:t xml:space="preserve">up titration to best effect as per </w:t>
      </w:r>
      <w:r w:rsidR="001A5142" w:rsidRPr="009370FD">
        <w:rPr>
          <w:rFonts w:cs="Arial"/>
        </w:rPr>
        <w:t>protocol</w:t>
      </w:r>
      <w:r w:rsidR="00153792" w:rsidRPr="009370FD">
        <w:rPr>
          <w:rFonts w:cs="Arial"/>
        </w:rPr>
        <w:t xml:space="preserve">. </w:t>
      </w:r>
    </w:p>
    <w:p w14:paraId="03E3F344" w14:textId="1891AC20" w:rsidR="00BB56C6" w:rsidRPr="002A3072" w:rsidRDefault="00153792" w:rsidP="009370FD">
      <w:pPr>
        <w:spacing w:line="480" w:lineRule="auto"/>
        <w:rPr>
          <w:rFonts w:cs="Times New Roman"/>
        </w:rPr>
      </w:pPr>
      <w:r w:rsidRPr="009370FD">
        <w:rPr>
          <w:rFonts w:cs="Arial"/>
        </w:rPr>
        <w:t xml:space="preserve">Exploratory outcomes included </w:t>
      </w:r>
      <w:r w:rsidR="003657E9" w:rsidRPr="009370FD">
        <w:rPr>
          <w:rFonts w:cs="Arial"/>
        </w:rPr>
        <w:t xml:space="preserve">time to pain-return </w:t>
      </w:r>
      <w:r w:rsidR="007E20DA" w:rsidRPr="009370FD">
        <w:rPr>
          <w:rFonts w:cs="Arial"/>
        </w:rPr>
        <w:t xml:space="preserve">to baseline (-1NRS point) after active treatment, </w:t>
      </w:r>
      <w:r w:rsidR="00930A59" w:rsidRPr="009370FD">
        <w:rPr>
          <w:rFonts w:cs="Arial"/>
        </w:rPr>
        <w:t xml:space="preserve">pain unpleasantness and sleep quality (11-point NRS scores concomitantly entered with the pain diary scores), worst pain, </w:t>
      </w:r>
      <w:r w:rsidR="007E20DA" w:rsidRPr="009370FD">
        <w:rPr>
          <w:rFonts w:cs="Arial"/>
        </w:rPr>
        <w:t>treatment effects on</w:t>
      </w:r>
      <w:r w:rsidR="004C52A0" w:rsidRPr="009370FD">
        <w:rPr>
          <w:rFonts w:cs="Arial"/>
        </w:rPr>
        <w:t xml:space="preserve"> </w:t>
      </w:r>
      <w:r w:rsidR="007E20DA" w:rsidRPr="009370FD">
        <w:rPr>
          <w:rFonts w:cs="Arial"/>
        </w:rPr>
        <w:t>function</w:t>
      </w:r>
      <w:r w:rsidR="004C52A0" w:rsidRPr="009370FD">
        <w:rPr>
          <w:rFonts w:cs="Arial"/>
        </w:rPr>
        <w:t xml:space="preserve"> (Brief Pain Inventory Interference Scale</w:t>
      </w:r>
      <w:r w:rsidR="00ED032C" w:rsidRPr="009370FD">
        <w:rPr>
          <w:rFonts w:cs="Arial"/>
        </w:rPr>
        <w:fldChar w:fldCharType="begin"/>
      </w:r>
      <w:r w:rsidR="00D62685" w:rsidRPr="009370FD">
        <w:rPr>
          <w:rFonts w:cs="Arial"/>
        </w:rPr>
        <w:instrText xml:space="preserve"> ADDIN EN.CITE &lt;EndNote&gt;&lt;Cite&gt;&lt;Author&gt;Tan&lt;/Author&gt;&lt;Year&gt;2004/3&lt;/Year&gt;&lt;RecNum&gt;1141&lt;/RecNum&gt;&lt;DisplayText&gt;[8]&lt;/DisplayText&gt;&lt;record&gt;&lt;rec-number&gt;1141&lt;/rec-number&gt;&lt;foreign-keys&gt;&lt;key app="EN" db-id="rpdfwxw2q9v0a7esvvj5pd2gwd0rfp2a2zt5" timestamp="1335201031"&gt;1141&lt;/key&gt;&lt;/foreign-keys&gt;&lt;ref-type name="Journal Article"&gt;17&lt;/ref-type&gt;&lt;contributors&gt;&lt;authors&gt;&lt;author&gt;Tan,G.&lt;/author&gt;&lt;author&gt; Jensen,M.P.&lt;/author&gt;&lt;author&gt; Thornby,J.I.&lt;/author&gt;&lt;author&gt; Shanti,B.F.&lt;/author&gt;&lt;/authors&gt;&lt;/contributors&gt;&lt;auth-address&gt;Pain Section, Anesthesiology and Mental Health Care Line Substance Dependence Treatment Program, Houston VA Medical Center, and Department of Anesthesiology, Baylor College of Medicine, TX 77030, USA. gabriel@med.va.gov&lt;/auth-address&gt;&lt;titles&gt;&lt;title&gt;Validation of the Brief Pain Inventory for chronic nonmalignant pain&lt;/title&gt;&lt;secondary-title&gt;J.Pain&lt;/secondary-title&gt;&lt;/titles&gt;&lt;periodical&gt;&lt;full-title&gt;J.Pain&lt;/full-title&gt;&lt;/periodical&gt;&lt;pages&gt;133-137&lt;/pages&gt;&lt;volume&gt;5&lt;/volume&gt;&lt;number&gt;2&lt;/number&gt;&lt;keywords&gt;&lt;keyword&gt;analysis&lt;/keyword&gt;&lt;keyword&gt;Association&lt;/keyword&gt;&lt;keyword&gt;Chronic Disease&lt;/keyword&gt;&lt;keyword&gt;diagnosis&lt;/keyword&gt;&lt;keyword&gt;Health&lt;/keyword&gt;&lt;keyword&gt;Humans&lt;/keyword&gt;&lt;keyword&gt;Medicine&lt;/keyword&gt;&lt;keyword&gt;methods&lt;/keyword&gt;&lt;keyword&gt;Pain&lt;/keyword&gt;&lt;keyword&gt;Pain Measurement&lt;/keyword&gt;&lt;keyword&gt;Patients&lt;/keyword&gt;&lt;keyword&gt;Psychometrics&lt;/keyword&gt;&lt;keyword&gt;Questionnaires&lt;/keyword&gt;&lt;keyword&gt;Reproducibility of Results&lt;/keyword&gt;&lt;keyword&gt;Research&lt;/keyword&gt;&lt;keyword&gt;standards&lt;/keyword&gt;&lt;keyword&gt;Time&lt;/keyword&gt;&lt;/keywords&gt;&lt;dates&gt;&lt;year&gt;2004/3&lt;/year&gt;&lt;/dates&gt;&lt;work-type&gt;10.1016/j.jpain.2003.12.005 [doi];S1526590004000124 [pii]&lt;/work-type&gt;&lt;urls&gt;&lt;/urls&gt;&lt;/record&gt;&lt;/Cite&gt;&lt;/EndNote&gt;</w:instrText>
      </w:r>
      <w:r w:rsidR="00ED032C" w:rsidRPr="009370FD">
        <w:rPr>
          <w:rFonts w:cs="Arial"/>
        </w:rPr>
        <w:fldChar w:fldCharType="separate"/>
      </w:r>
      <w:r w:rsidR="00D62685" w:rsidRPr="009370FD">
        <w:rPr>
          <w:rFonts w:cs="Arial"/>
          <w:noProof/>
        </w:rPr>
        <w:t>[</w:t>
      </w:r>
      <w:hyperlink w:anchor="_ENREF_8" w:tooltip="Tan, 2004/3 #1141" w:history="1">
        <w:r w:rsidR="00594064" w:rsidRPr="009370FD">
          <w:rPr>
            <w:rFonts w:cs="Arial"/>
            <w:noProof/>
          </w:rPr>
          <w:t>8</w:t>
        </w:r>
      </w:hyperlink>
      <w:r w:rsidR="00D62685" w:rsidRPr="009370FD">
        <w:rPr>
          <w:rFonts w:cs="Arial"/>
          <w:noProof/>
        </w:rPr>
        <w:t>]</w:t>
      </w:r>
      <w:r w:rsidR="00ED032C" w:rsidRPr="009370FD">
        <w:rPr>
          <w:rFonts w:cs="Arial"/>
        </w:rPr>
        <w:fldChar w:fldCharType="end"/>
      </w:r>
      <w:r w:rsidR="003657E9" w:rsidRPr="009370FD">
        <w:rPr>
          <w:rFonts w:cs="Arial"/>
        </w:rPr>
        <w:t xml:space="preserve">), </w:t>
      </w:r>
      <w:r w:rsidR="007E20DA" w:rsidRPr="009370FD">
        <w:rPr>
          <w:rFonts w:cs="Arial"/>
        </w:rPr>
        <w:t>quality of life</w:t>
      </w:r>
      <w:r w:rsidR="004C52A0" w:rsidRPr="009370FD">
        <w:rPr>
          <w:rFonts w:cs="Arial"/>
        </w:rPr>
        <w:t xml:space="preserve"> (EQ-5D)</w:t>
      </w:r>
      <w:r w:rsidR="007E20DA" w:rsidRPr="009370FD">
        <w:rPr>
          <w:rFonts w:cs="Arial"/>
        </w:rPr>
        <w:t xml:space="preserve">, </w:t>
      </w:r>
      <w:r w:rsidR="0092511D" w:rsidRPr="009370FD">
        <w:rPr>
          <w:rFonts w:cs="Arial"/>
        </w:rPr>
        <w:t>mood (Hospital Anxiety and Depression Scale</w:t>
      </w:r>
      <w:r w:rsidR="00ED032C" w:rsidRPr="009370FD">
        <w:rPr>
          <w:rFonts w:cs="Arial"/>
        </w:rPr>
        <w:fldChar w:fldCharType="begin"/>
      </w:r>
      <w:r w:rsidR="00D62685" w:rsidRPr="009370FD">
        <w:rPr>
          <w:rFonts w:cs="Arial"/>
        </w:rPr>
        <w:instrText xml:space="preserve"> ADDIN EN.CITE &lt;EndNote&gt;&lt;Cite&gt;&lt;Author&gt;Zigmond&lt;/Author&gt;&lt;Year&gt;1983&lt;/Year&gt;&lt;RecNum&gt;1447&lt;/RecNum&gt;&lt;DisplayText&gt;[9]&lt;/DisplayText&gt;&lt;record&gt;&lt;rec-number&gt;1447&lt;/rec-number&gt;&lt;foreign-keys&gt;&lt;key app="EN" db-id="rpdfwxw2q9v0a7esvvj5pd2gwd0rfp2a2zt5" timestamp="1349721354"&gt;1447&lt;/key&gt;&lt;/foreign-keys&gt;&lt;ref-type name="Journal Article"&gt;17&lt;/ref-type&gt;&lt;contributors&gt;&lt;authors&gt;&lt;author&gt;Zigmond, A. S.&lt;/author&gt;&lt;author&gt;Snaith, R. P.&lt;/author&gt;&lt;/authors&gt;&lt;/contributors&gt;&lt;titles&gt;&lt;title&gt;The hospital anxiety and depression scale&lt;/title&gt;&lt;secondary-title&gt;Acta Psychiatr Scand&lt;/secondary-title&gt;&lt;alt-title&gt;Acta psychiatrica Scandinavica&lt;/alt-title&gt;&lt;/titles&gt;&lt;periodical&gt;&lt;full-title&gt;Acta Psychiatr Scand&lt;/full-title&gt;&lt;abbr-1&gt;Acta psychiatrica Scandinavica&lt;/abbr-1&gt;&lt;/periodical&gt;&lt;alt-periodical&gt;&lt;full-title&gt;Acta Psychiatr Scand&lt;/full-title&gt;&lt;abbr-1&gt;Acta psychiatrica Scandinavica&lt;/abbr-1&gt;&lt;/alt-periodical&gt;&lt;pages&gt;361-70&lt;/pages&gt;&lt;volume&gt;67&lt;/volume&gt;&lt;number&gt;6&lt;/number&gt;&lt;edition&gt;1983/06/01&lt;/edition&gt;&lt;keywords&gt;&lt;keyword&gt;Adolescent&lt;/keyword&gt;&lt;keyword&gt;Adult&lt;/keyword&gt;&lt;keyword&gt;Aged&lt;/keyword&gt;&lt;keyword&gt;Anxiety Disorders/*diagnosis&lt;/keyword&gt;&lt;keyword&gt;Depressive Disorder/*diagnosis&lt;/keyword&gt;&lt;keyword&gt;Female&lt;/keyword&gt;&lt;keyword&gt;Humans&lt;/keyword&gt;&lt;keyword&gt;Interview, Psychological&lt;/keyword&gt;&lt;keyword&gt;Male&lt;/keyword&gt;&lt;keyword&gt;Middle Aged&lt;/keyword&gt;&lt;keyword&gt;Outpatient Clinics, Hospital&lt;/keyword&gt;&lt;keyword&gt;Outpatients/*psychology&lt;/keyword&gt;&lt;keyword&gt;Patients/*psychology&lt;/keyword&gt;&lt;keyword&gt;*Psychiatric Status Rating Scales&lt;/keyword&gt;&lt;keyword&gt;Psychometrics&lt;/keyword&gt;&lt;/keywords&gt;&lt;dates&gt;&lt;year&gt;1983&lt;/year&gt;&lt;pub-dates&gt;&lt;date&gt;Jun&lt;/date&gt;&lt;/pub-dates&gt;&lt;/dates&gt;&lt;isbn&gt;0001-690X (Print)&amp;#xD;0001-690X (Linking)&lt;/isbn&gt;&lt;accession-num&gt;6880820&lt;/accession-num&gt;&lt;urls&gt;&lt;related-urls&gt;&lt;url&gt;http://www.ncbi.nlm.nih.gov/pubmed/6880820&lt;/url&gt;&lt;/related-urls&gt;&lt;/urls&gt;&lt;language&gt;eng&lt;/language&gt;&lt;/record&gt;&lt;/Cite&gt;&lt;/EndNote&gt;</w:instrText>
      </w:r>
      <w:r w:rsidR="00ED032C" w:rsidRPr="009370FD">
        <w:rPr>
          <w:rFonts w:cs="Arial"/>
        </w:rPr>
        <w:fldChar w:fldCharType="separate"/>
      </w:r>
      <w:r w:rsidR="00D62685" w:rsidRPr="009370FD">
        <w:rPr>
          <w:rFonts w:cs="Arial"/>
          <w:noProof/>
        </w:rPr>
        <w:t>[</w:t>
      </w:r>
      <w:hyperlink w:anchor="_ENREF_9" w:tooltip="Zigmond, 1983 #1447" w:history="1">
        <w:r w:rsidR="00594064" w:rsidRPr="009370FD">
          <w:rPr>
            <w:rFonts w:cs="Arial"/>
            <w:noProof/>
          </w:rPr>
          <w:t>9</w:t>
        </w:r>
      </w:hyperlink>
      <w:r w:rsidR="00D62685" w:rsidRPr="009370FD">
        <w:rPr>
          <w:rFonts w:cs="Arial"/>
          <w:noProof/>
        </w:rPr>
        <w:t>]</w:t>
      </w:r>
      <w:r w:rsidR="00ED032C" w:rsidRPr="009370FD">
        <w:rPr>
          <w:rFonts w:cs="Arial"/>
        </w:rPr>
        <w:fldChar w:fldCharType="end"/>
      </w:r>
      <w:r w:rsidR="0092511D" w:rsidRPr="009370FD">
        <w:rPr>
          <w:rFonts w:cs="Arial"/>
        </w:rPr>
        <w:t xml:space="preserve">), </w:t>
      </w:r>
      <w:r w:rsidR="003657E9" w:rsidRPr="009370FD">
        <w:rPr>
          <w:rFonts w:cs="Arial"/>
        </w:rPr>
        <w:t xml:space="preserve">and </w:t>
      </w:r>
      <w:r w:rsidR="007E20DA" w:rsidRPr="009370FD">
        <w:rPr>
          <w:rFonts w:cs="Arial"/>
        </w:rPr>
        <w:t>patient-developed outcomes</w:t>
      </w:r>
      <w:r w:rsidR="00930A59" w:rsidRPr="009370FD">
        <w:rPr>
          <w:rFonts w:cs="Arial"/>
        </w:rPr>
        <w:t xml:space="preserve"> (on 11-point numeric rating scales) – all completed at both baseline and at the end of each treatment period</w:t>
      </w:r>
      <w:r w:rsidR="00332007" w:rsidRPr="009370FD">
        <w:rPr>
          <w:rFonts w:cs="Arial"/>
        </w:rPr>
        <w:t xml:space="preserve">. The </w:t>
      </w:r>
      <w:r w:rsidR="00332007" w:rsidRPr="004B3BA5">
        <w:t>patient-developed questionnaires</w:t>
      </w:r>
      <w:r w:rsidR="009370FD" w:rsidRPr="009370FD">
        <w:t xml:space="preserve"> included ‘</w:t>
      </w:r>
      <w:r w:rsidR="00332007" w:rsidRPr="004B3BA5">
        <w:t>use</w:t>
      </w:r>
      <w:r w:rsidR="002A3072">
        <w:t xml:space="preserve"> of limb</w:t>
      </w:r>
      <w:r w:rsidR="00332007" w:rsidRPr="004B3BA5">
        <w:t>’: ‘how much use do you have of your limb overall’ (0=full use); ‘</w:t>
      </w:r>
      <w:r w:rsidR="002A3072">
        <w:t xml:space="preserve">lack of </w:t>
      </w:r>
      <w:r w:rsidR="00332007" w:rsidRPr="004B3BA5">
        <w:t>energy’: ‘has lack of energy affected you/interfered with your activi</w:t>
      </w:r>
      <w:r w:rsidR="002A3072" w:rsidRPr="002A3072">
        <w:t>ties over the last week’; ‘</w:t>
      </w:r>
      <w:r w:rsidR="00332007" w:rsidRPr="004B3BA5">
        <w:t>pain</w:t>
      </w:r>
      <w:r w:rsidR="002A3072">
        <w:t xml:space="preserve"> at rest</w:t>
      </w:r>
      <w:r w:rsidR="00332007" w:rsidRPr="004B3BA5">
        <w:t xml:space="preserve">’: </w:t>
      </w:r>
      <w:r w:rsidR="002A3072">
        <w:t>‘</w:t>
      </w:r>
      <w:r w:rsidR="00332007" w:rsidRPr="004B3BA5">
        <w:t>what was the average pain intensity on rest over the last week</w:t>
      </w:r>
      <w:r w:rsidR="002A3072">
        <w:t>’</w:t>
      </w:r>
      <w:r w:rsidR="00332007" w:rsidRPr="004B3BA5">
        <w:t>; ‘</w:t>
      </w:r>
      <w:r w:rsidR="002A3072">
        <w:t xml:space="preserve">affected limb muscle </w:t>
      </w:r>
      <w:r w:rsidR="00332007" w:rsidRPr="004B3BA5">
        <w:t xml:space="preserve">spasms’: </w:t>
      </w:r>
      <w:r w:rsidR="002A3072">
        <w:t>‘</w:t>
      </w:r>
      <w:r w:rsidR="00332007" w:rsidRPr="004B3BA5">
        <w:t>if you had muscle spasms in the affected limb, how much have they affected the limb’s function</w:t>
      </w:r>
      <w:r w:rsidR="002A3072">
        <w:t>’</w:t>
      </w:r>
      <w:r w:rsidR="00332007" w:rsidRPr="004B3BA5">
        <w:t xml:space="preserve"> (for patients with no muscle spasms 0 was entered); ‘worthwhileness’: </w:t>
      </w:r>
      <w:r w:rsidR="002A3072">
        <w:t>‘</w:t>
      </w:r>
      <w:r w:rsidR="00332007" w:rsidRPr="004B3BA5">
        <w:t>how worthwhile is this treatment for you</w:t>
      </w:r>
      <w:r w:rsidR="002A3072">
        <w:t>’</w:t>
      </w:r>
      <w:r w:rsidR="00332007" w:rsidRPr="004B3BA5">
        <w:t xml:space="preserve"> (not at all – completely); ‘acceptability’: </w:t>
      </w:r>
      <w:r w:rsidR="002A3072">
        <w:t>‘</w:t>
      </w:r>
      <w:r w:rsidR="00332007" w:rsidRPr="004B3BA5">
        <w:rPr>
          <w:rFonts w:eastAsia="Times New Roman" w:cs="Times New Roman"/>
          <w:bCs/>
        </w:rPr>
        <w:t>taking into account your experience of the drug, positive (any pain relief) and negative (any unpleasant side effects), how acceptable is it to you to continue taking it for 5 years?</w:t>
      </w:r>
      <w:r w:rsidR="002A3072">
        <w:rPr>
          <w:rFonts w:eastAsia="Times New Roman" w:cs="Times New Roman"/>
          <w:bCs/>
        </w:rPr>
        <w:t>’</w:t>
      </w:r>
      <w:r w:rsidR="00332007" w:rsidRPr="004B3BA5">
        <w:rPr>
          <w:rFonts w:eastAsia="Times New Roman" w:cs="Times New Roman"/>
          <w:bCs/>
        </w:rPr>
        <w:t xml:space="preserve"> </w:t>
      </w:r>
      <w:r w:rsidR="002A3072">
        <w:rPr>
          <w:rFonts w:cs="Times New Roman"/>
        </w:rPr>
        <w:t>A</w:t>
      </w:r>
      <w:r w:rsidR="00930A59" w:rsidRPr="009370FD">
        <w:rPr>
          <w:rFonts w:cs="Arial"/>
        </w:rPr>
        <w:t>dditionally</w:t>
      </w:r>
      <w:r w:rsidR="007E20DA" w:rsidRPr="009370FD">
        <w:rPr>
          <w:rFonts w:cs="Arial"/>
        </w:rPr>
        <w:t xml:space="preserve"> concomitant medicatio</w:t>
      </w:r>
      <w:r w:rsidR="00930A59" w:rsidRPr="009370FD">
        <w:rPr>
          <w:rFonts w:cs="Arial"/>
        </w:rPr>
        <w:t>ns</w:t>
      </w:r>
      <w:r w:rsidR="00851AE3" w:rsidRPr="009370FD">
        <w:rPr>
          <w:rFonts w:cs="Arial"/>
        </w:rPr>
        <w:t xml:space="preserve"> and </w:t>
      </w:r>
      <w:r w:rsidR="00851AE3" w:rsidRPr="009370FD">
        <w:rPr>
          <w:rFonts w:cs="Arial"/>
        </w:rPr>
        <w:lastRenderedPageBreak/>
        <w:t>safety outcomes</w:t>
      </w:r>
      <w:r w:rsidR="002A3072">
        <w:rPr>
          <w:rFonts w:cs="Arial"/>
        </w:rPr>
        <w:t xml:space="preserve"> were recorded;</w:t>
      </w:r>
      <w:r w:rsidR="00930A59" w:rsidRPr="009370FD">
        <w:rPr>
          <w:rFonts w:cs="Arial"/>
        </w:rPr>
        <w:t xml:space="preserve"> </w:t>
      </w:r>
      <w:r w:rsidR="002A3072">
        <w:rPr>
          <w:rFonts w:cs="Arial"/>
        </w:rPr>
        <w:t>d</w:t>
      </w:r>
      <w:r w:rsidRPr="009370FD">
        <w:rPr>
          <w:rFonts w:cs="Arial"/>
        </w:rPr>
        <w:t xml:space="preserve">etails </w:t>
      </w:r>
      <w:r w:rsidR="007B206E" w:rsidRPr="009370FD">
        <w:rPr>
          <w:rFonts w:cs="Arial"/>
        </w:rPr>
        <w:t xml:space="preserve">are provided in the protocol. </w:t>
      </w:r>
      <w:r w:rsidR="00F02179" w:rsidRPr="009370FD">
        <w:rPr>
          <w:rFonts w:cs="Arial"/>
        </w:rPr>
        <w:t xml:space="preserve">The study end was </w:t>
      </w:r>
      <w:r w:rsidR="00BB56C6" w:rsidRPr="009370FD">
        <w:rPr>
          <w:rFonts w:cs="Arial"/>
        </w:rPr>
        <w:t>5.5 months</w:t>
      </w:r>
      <w:r w:rsidR="00854B24" w:rsidRPr="009370FD">
        <w:rPr>
          <w:rFonts w:cs="Arial"/>
        </w:rPr>
        <w:t xml:space="preserve"> after</w:t>
      </w:r>
      <w:r w:rsidR="00F02179" w:rsidRPr="009370FD">
        <w:rPr>
          <w:rFonts w:cs="Arial"/>
        </w:rPr>
        <w:t xml:space="preserve"> the last </w:t>
      </w:r>
      <w:r w:rsidR="00854B24" w:rsidRPr="009370FD">
        <w:rPr>
          <w:rFonts w:cs="Arial"/>
        </w:rPr>
        <w:t xml:space="preserve">control-group </w:t>
      </w:r>
      <w:r w:rsidR="00F02179" w:rsidRPr="009370FD">
        <w:rPr>
          <w:rFonts w:cs="Arial"/>
        </w:rPr>
        <w:t>pa</w:t>
      </w:r>
      <w:r w:rsidR="00854B24" w:rsidRPr="009370FD">
        <w:rPr>
          <w:rFonts w:cs="Arial"/>
        </w:rPr>
        <w:t>rticipant’s</w:t>
      </w:r>
      <w:r w:rsidR="00F02179" w:rsidRPr="009370FD">
        <w:rPr>
          <w:rFonts w:cs="Arial"/>
        </w:rPr>
        <w:t xml:space="preserve"> final study</w:t>
      </w:r>
      <w:r w:rsidR="000708A3" w:rsidRPr="009370FD">
        <w:rPr>
          <w:rFonts w:cs="Arial"/>
        </w:rPr>
        <w:t xml:space="preserve"> visit</w:t>
      </w:r>
      <w:r w:rsidR="00BB56C6" w:rsidRPr="009370FD">
        <w:rPr>
          <w:rFonts w:cs="Arial"/>
        </w:rPr>
        <w:t>.</w:t>
      </w:r>
    </w:p>
    <w:p w14:paraId="2D21B7DB" w14:textId="77777777" w:rsidR="0012711F" w:rsidRPr="00214E17" w:rsidRDefault="0012711F" w:rsidP="00214E17">
      <w:pPr>
        <w:spacing w:line="480" w:lineRule="auto"/>
        <w:rPr>
          <w:rFonts w:cs="Arial"/>
        </w:rPr>
      </w:pPr>
    </w:p>
    <w:p w14:paraId="5D10376A" w14:textId="6C70047F" w:rsidR="00214E17" w:rsidRPr="004B3BA5" w:rsidRDefault="00214E17" w:rsidP="004B3BA5">
      <w:pPr>
        <w:spacing w:line="480" w:lineRule="auto"/>
        <w:rPr>
          <w:rFonts w:cs="Arial"/>
        </w:rPr>
      </w:pPr>
      <w:r w:rsidRPr="004B3BA5">
        <w:rPr>
          <w:rFonts w:cs="Arial"/>
        </w:rPr>
        <w:t>We defined an average difference of two NRS points, between baseline pain intensity and pain intensity at the end of active treatment as an important clinical effect of the drug on an individual level (‘response’, trial protocol web appendix, page 19)</w:t>
      </w:r>
      <w:r w:rsidR="00493E66">
        <w:rPr>
          <w:rFonts w:cs="Arial"/>
        </w:rPr>
        <w:t>; differences</w:t>
      </w:r>
      <w:r w:rsidR="00F83ADB">
        <w:rPr>
          <w:rFonts w:cs="Arial"/>
        </w:rPr>
        <w:t xml:space="preserve"> were</w:t>
      </w:r>
      <w:r w:rsidR="00493E66">
        <w:rPr>
          <w:rFonts w:cs="Arial"/>
        </w:rPr>
        <w:t xml:space="preserve"> </w:t>
      </w:r>
      <w:r w:rsidR="00493E66" w:rsidRPr="003A0A61">
        <w:rPr>
          <w:rFonts w:cs="Arial"/>
        </w:rPr>
        <w:t>rounded to the next full number</w:t>
      </w:r>
      <w:r w:rsidRPr="004B3BA5">
        <w:rPr>
          <w:rFonts w:cs="Arial"/>
        </w:rPr>
        <w:t xml:space="preserve">. </w:t>
      </w:r>
    </w:p>
    <w:p w14:paraId="74FF9956" w14:textId="77777777" w:rsidR="00BB56C6" w:rsidRPr="004E54B5" w:rsidRDefault="00BB56C6" w:rsidP="00162CD1">
      <w:pPr>
        <w:spacing w:line="480" w:lineRule="auto"/>
        <w:rPr>
          <w:rFonts w:cs="Arial"/>
        </w:rPr>
      </w:pPr>
    </w:p>
    <w:p w14:paraId="5E48CF3B" w14:textId="77777777" w:rsidR="00CB04F0" w:rsidRPr="004E54B5" w:rsidRDefault="00CB04F0" w:rsidP="00CE02C2">
      <w:pPr>
        <w:spacing w:line="480" w:lineRule="auto"/>
        <w:outlineLvl w:val="0"/>
        <w:rPr>
          <w:i/>
        </w:rPr>
      </w:pPr>
      <w:r w:rsidRPr="004E54B5">
        <w:rPr>
          <w:rFonts w:cs="Arial"/>
          <w:i/>
        </w:rPr>
        <w:t>Statistical analysis</w:t>
      </w:r>
    </w:p>
    <w:p w14:paraId="649233B6" w14:textId="21BA30F9" w:rsidR="00CB04F0" w:rsidRPr="004D642E" w:rsidRDefault="00CB04F0" w:rsidP="00162CD1">
      <w:pPr>
        <w:spacing w:line="480" w:lineRule="auto"/>
        <w:rPr>
          <w:rFonts w:cs="Arial"/>
        </w:rPr>
      </w:pPr>
      <w:r w:rsidRPr="004E54B5">
        <w:rPr>
          <w:rFonts w:cs="Arial"/>
        </w:rPr>
        <w:t xml:space="preserve">No formal power-based sample size calculation was </w:t>
      </w:r>
      <w:r>
        <w:rPr>
          <w:rFonts w:cs="Arial"/>
        </w:rPr>
        <w:t>performed</w:t>
      </w:r>
      <w:r w:rsidRPr="004E54B5">
        <w:rPr>
          <w:rFonts w:cs="Arial"/>
        </w:rPr>
        <w:t xml:space="preserve"> for this early phase proof of concept study</w:t>
      </w:r>
      <w:r>
        <w:rPr>
          <w:rFonts w:cs="Arial"/>
        </w:rPr>
        <w:t xml:space="preserve"> for the </w:t>
      </w:r>
      <w:r w:rsidR="00E35307">
        <w:rPr>
          <w:rFonts w:cs="Arial"/>
        </w:rPr>
        <w:t>main</w:t>
      </w:r>
      <w:r>
        <w:rPr>
          <w:rFonts w:cs="Arial"/>
        </w:rPr>
        <w:t xml:space="preserve"> </w:t>
      </w:r>
      <w:r w:rsidR="00A03B58">
        <w:rPr>
          <w:rFonts w:cs="Arial"/>
        </w:rPr>
        <w:t>outcome</w:t>
      </w:r>
      <w:r>
        <w:rPr>
          <w:rFonts w:cs="Arial"/>
        </w:rPr>
        <w:t xml:space="preserve">, a comparison of pain scores between groups </w:t>
      </w:r>
      <w:r w:rsidR="00495E50">
        <w:rPr>
          <w:rFonts w:cs="Arial"/>
        </w:rPr>
        <w:t xml:space="preserve">at the end of </w:t>
      </w:r>
      <w:r>
        <w:rPr>
          <w:rFonts w:cs="Arial"/>
        </w:rPr>
        <w:t>the first treatment phase</w:t>
      </w:r>
      <w:r w:rsidRPr="004E54B5">
        <w:rPr>
          <w:rFonts w:cs="Arial"/>
        </w:rPr>
        <w:t>.</w:t>
      </w:r>
      <w:r w:rsidR="004D642E">
        <w:rPr>
          <w:rFonts w:cs="Arial"/>
        </w:rPr>
        <w:t xml:space="preserve"> </w:t>
      </w:r>
      <w:r w:rsidR="004D642E">
        <w:t>We planned</w:t>
      </w:r>
      <w:r w:rsidR="004D642E" w:rsidRPr="005F1EF5">
        <w:t xml:space="preserve"> to </w:t>
      </w:r>
      <w:r w:rsidR="00AF243E">
        <w:t>obtain outcomes from</w:t>
      </w:r>
      <w:r w:rsidR="004D642E" w:rsidRPr="005F1EF5">
        <w:t xml:space="preserve"> 5 patients in each of the two</w:t>
      </w:r>
      <w:r w:rsidR="003043C4">
        <w:t xml:space="preserve"> trial</w:t>
      </w:r>
      <w:r w:rsidR="004D642E" w:rsidRPr="005F1EF5">
        <w:t xml:space="preserve"> arms, a total of 10 patients; </w:t>
      </w:r>
      <w:r w:rsidR="004D642E">
        <w:t>the anticipated withdrawal rate was</w:t>
      </w:r>
      <w:r w:rsidR="004D642E" w:rsidRPr="005F1EF5">
        <w:t xml:space="preserve"> 1/6, there</w:t>
      </w:r>
      <w:r w:rsidR="004D642E">
        <w:t>fore a total of 12 patients was</w:t>
      </w:r>
      <w:r w:rsidR="00AF243E">
        <w:t xml:space="preserve"> </w:t>
      </w:r>
      <w:r w:rsidR="004D642E" w:rsidRPr="005F1EF5">
        <w:t>recruited.</w:t>
      </w:r>
      <w:r w:rsidR="004D642E">
        <w:rPr>
          <w:rFonts w:cs="Arial"/>
        </w:rPr>
        <w:t xml:space="preserve"> </w:t>
      </w:r>
      <w:r w:rsidR="001C1A46" w:rsidRPr="005F1EF5">
        <w:t xml:space="preserve">The feasibility of the proposed sample size of n=10 to detect a meaningful within-patient analgesic effect (secondary outcome) was evaluated based on detecting a reduction of pain scores </w:t>
      </w:r>
      <w:r w:rsidR="005F6DEB">
        <w:t xml:space="preserve">after active treatment </w:t>
      </w:r>
      <w:r w:rsidR="001C1A46" w:rsidRPr="005F1EF5">
        <w:t>for all patients combined</w:t>
      </w:r>
      <w:r w:rsidR="00255942">
        <w:t xml:space="preserve"> </w:t>
      </w:r>
      <w:r w:rsidR="005F6DEB">
        <w:t xml:space="preserve">(i.e. either before, or after </w:t>
      </w:r>
      <w:r w:rsidR="00192258">
        <w:t>switch</w:t>
      </w:r>
      <w:r w:rsidR="005F6DEB">
        <w:t xml:space="preserve">, </w:t>
      </w:r>
      <w:r w:rsidR="00255942">
        <w:t>see trial protocol in the web appendix)</w:t>
      </w:r>
      <w:r w:rsidRPr="004E54B5">
        <w:t xml:space="preserve">. </w:t>
      </w:r>
      <w:r w:rsidR="00720D12">
        <w:t>We</w:t>
      </w:r>
      <w:r w:rsidRPr="004E54B5">
        <w:t xml:space="preserve"> estimated</w:t>
      </w:r>
      <w:r w:rsidR="00F35BF0">
        <w:t xml:space="preserve"> from a previous trial</w:t>
      </w:r>
      <w:r w:rsidRPr="004E54B5">
        <w:t xml:space="preserve"> that the reduction in pain scores</w:t>
      </w:r>
      <w:r>
        <w:t xml:space="preserve"> would</w:t>
      </w:r>
      <w:r w:rsidRPr="004E54B5">
        <w:t xml:space="preserve"> have a standard deviation of 2 NRS units</w:t>
      </w:r>
      <w:r w:rsidR="00F35BF0">
        <w:t xml:space="preserve"> </w:t>
      </w:r>
      <w:r w:rsidR="00ED032C">
        <w:fldChar w:fldCharType="begin"/>
      </w:r>
      <w:r w:rsidR="00D62685">
        <w:instrText xml:space="preserve"> ADDIN EN.CITE &lt;EndNote&gt;&lt;Cite&gt;&lt;Author&gt;Goebel&lt;/Author&gt;&lt;Year&gt;2010&lt;/Year&gt;&lt;RecNum&gt;404&lt;/RecNum&gt;&lt;DisplayText&gt;[10]&lt;/DisplayText&gt;&lt;record&gt;&lt;rec-number&gt;404&lt;/rec-number&gt;&lt;foreign-keys&gt;&lt;key app="EN" db-id="rpdfwxw2q9v0a7esvvj5pd2gwd0rfp2a2zt5" timestamp="1335200993"&gt;404&lt;/key&gt;&lt;/foreign-keys&gt;&lt;ref-type name="Journal Article"&gt;17&lt;/ref-type&gt;&lt;contributors&gt;&lt;authors&gt;&lt;author&gt;Goebel,A.&lt;/author&gt;&lt;author&gt; Baranowski,A.P.&lt;/author&gt;&lt;author&gt; Maurer,K.&lt;/author&gt;&lt;author&gt; Ghiai,A.&lt;/author&gt;&lt;author&gt; McCabe,C.&lt;/author&gt;&lt;author&gt; Ambler,G.&lt;/author&gt;&lt;/authors&gt;&lt;/contributors&gt;&lt;titles&gt;&lt;title&gt;Intravenous Immunoglobulin Treatment of Complex Regional Pain Syndrome: A Randomized Trial&lt;/title&gt;&lt;secondary-title&gt;Ann.Intern.Med.&lt;/secondary-title&gt;&lt;/titles&gt;&lt;periodical&gt;&lt;full-title&gt;Ann.Intern.Med.&lt;/full-title&gt;&lt;/periodical&gt;&lt;pages&gt;152-158&lt;/pages&gt;&lt;volume&gt;152&lt;/volume&gt;&lt;number&gt;3&lt;/number&gt;&lt;keywords&gt;&lt;keyword&gt;Pain&lt;/keyword&gt;&lt;keyword&gt;Syndrome&lt;/keyword&gt;&lt;/keywords&gt;&lt;dates&gt;&lt;year&gt;2010&lt;/year&gt;&lt;/dates&gt;&lt;urls&gt;&lt;/urls&gt;&lt;/record&gt;&lt;/Cite&gt;&lt;/EndNote&gt;</w:instrText>
      </w:r>
      <w:r w:rsidR="00ED032C">
        <w:fldChar w:fldCharType="separate"/>
      </w:r>
      <w:r w:rsidR="00D62685">
        <w:rPr>
          <w:noProof/>
        </w:rPr>
        <w:t>[</w:t>
      </w:r>
      <w:hyperlink w:anchor="_ENREF_10" w:tooltip="Goebel, 2010 #404" w:history="1">
        <w:r w:rsidR="00594064">
          <w:rPr>
            <w:noProof/>
          </w:rPr>
          <w:t>10</w:t>
        </w:r>
      </w:hyperlink>
      <w:r w:rsidR="00D62685">
        <w:rPr>
          <w:noProof/>
        </w:rPr>
        <w:t>]</w:t>
      </w:r>
      <w:r w:rsidR="00ED032C">
        <w:fldChar w:fldCharType="end"/>
      </w:r>
      <w:r w:rsidRPr="004E54B5">
        <w:t xml:space="preserve">. A </w:t>
      </w:r>
      <w:r w:rsidR="00F1297B">
        <w:t xml:space="preserve">group </w:t>
      </w:r>
      <w:r w:rsidRPr="004E54B5">
        <w:t xml:space="preserve">reduction in </w:t>
      </w:r>
      <w:r w:rsidR="00F1297B">
        <w:t xml:space="preserve">pain </w:t>
      </w:r>
      <w:r w:rsidRPr="004E54B5">
        <w:t xml:space="preserve">scores of 2 </w:t>
      </w:r>
      <w:r w:rsidR="00F1297B">
        <w:t xml:space="preserve">NRS </w:t>
      </w:r>
      <w:r w:rsidRPr="004E54B5">
        <w:t xml:space="preserve">units or higher </w:t>
      </w:r>
      <w:r>
        <w:t>was</w:t>
      </w:r>
      <w:r w:rsidRPr="004E54B5">
        <w:t xml:space="preserve"> regarded as important. </w:t>
      </w:r>
      <w:r w:rsidR="00720D12">
        <w:t>We</w:t>
      </w:r>
      <w:r>
        <w:t xml:space="preserve"> calculated that a</w:t>
      </w:r>
      <w:r w:rsidRPr="004E54B5">
        <w:t xml:space="preserve"> total sample of 10 patients would have &gt;80% power of detecting such a difference as statistically significant at 5% significance level. </w:t>
      </w:r>
      <w:r>
        <w:t xml:space="preserve"> </w:t>
      </w:r>
    </w:p>
    <w:p w14:paraId="57D6AED3" w14:textId="77777777" w:rsidR="00CB04F0" w:rsidRDefault="00CB04F0" w:rsidP="00162CD1">
      <w:pPr>
        <w:spacing w:line="480" w:lineRule="auto"/>
      </w:pPr>
    </w:p>
    <w:p w14:paraId="6B9838D9" w14:textId="563E3599" w:rsidR="00A03B58" w:rsidRDefault="00CB04F0" w:rsidP="00162CD1">
      <w:pPr>
        <w:spacing w:line="480" w:lineRule="auto"/>
      </w:pPr>
      <w:r w:rsidRPr="004E54B5">
        <w:lastRenderedPageBreak/>
        <w:t>Due to the small sample size</w:t>
      </w:r>
      <w:r>
        <w:t xml:space="preserve">, it was thought unlikely that the study </w:t>
      </w:r>
      <w:r w:rsidR="00A03B58">
        <w:t>would</w:t>
      </w:r>
      <w:r>
        <w:t xml:space="preserve"> detect a significant group difference for the </w:t>
      </w:r>
      <w:r w:rsidR="005742B6">
        <w:t>main</w:t>
      </w:r>
      <w:r>
        <w:t xml:space="preserve"> outcome. However, an exploratory analysis was performed using analysis of covariance (ANCOVA). The scores at the end of the first treatment period were treated as the outcome variable, with the </w:t>
      </w:r>
      <w:r w:rsidR="00720D12">
        <w:t>screening-</w:t>
      </w:r>
      <w:r>
        <w:t xml:space="preserve">baseline scores treated as a covariate. </w:t>
      </w:r>
      <w:r w:rsidRPr="004E54B5">
        <w:t xml:space="preserve"> Th</w:t>
      </w:r>
      <w:r>
        <w:t xml:space="preserve">e primary </w:t>
      </w:r>
      <w:r w:rsidR="00CB7DFC">
        <w:t>analysis</w:t>
      </w:r>
      <w:r>
        <w:t xml:space="preserve"> included </w:t>
      </w:r>
      <w:r w:rsidRPr="004E54B5">
        <w:t>all eligible patients who were randomized</w:t>
      </w:r>
      <w:r>
        <w:t xml:space="preserve">, but excluded patients not providing any outcome data. Additionally, a sensitivity analysis used a </w:t>
      </w:r>
      <w:r w:rsidR="00053713">
        <w:t xml:space="preserve">Last </w:t>
      </w:r>
      <w:r w:rsidRPr="00A7250B">
        <w:t xml:space="preserve">Observation Carried Forward </w:t>
      </w:r>
      <w:r>
        <w:t xml:space="preserve">approach to impute missing data values at the end of the treatment period.  </w:t>
      </w:r>
    </w:p>
    <w:p w14:paraId="61FDA918" w14:textId="00244B47" w:rsidR="00CB04F0" w:rsidRPr="00DA0DE5" w:rsidRDefault="00966C97" w:rsidP="00162CD1">
      <w:pPr>
        <w:spacing w:line="480" w:lineRule="auto"/>
        <w:rPr>
          <w:sz w:val="18"/>
          <w:szCs w:val="18"/>
        </w:rPr>
      </w:pPr>
      <w:r>
        <w:t>‘For the additional efficacy outcome, we compared</w:t>
      </w:r>
      <w:r w:rsidR="00C23786">
        <w:t>, using paired t-test,</w:t>
      </w:r>
      <w:r>
        <w:t xml:space="preserve"> </w:t>
      </w:r>
      <w:r w:rsidRPr="004E54B5">
        <w:t xml:space="preserve">pain scores </w:t>
      </w:r>
      <w:r>
        <w:t xml:space="preserve">recorded </w:t>
      </w:r>
      <w:r w:rsidRPr="004E54B5">
        <w:t xml:space="preserve">at the end of </w:t>
      </w:r>
      <w:r>
        <w:t xml:space="preserve">active treatment (the combined scores from patients who had active treatment during the parallel treatment phase, and patients who had active treatment after switch), </w:t>
      </w:r>
      <w:r w:rsidRPr="004E54B5">
        <w:t xml:space="preserve">with </w:t>
      </w:r>
      <w:r w:rsidR="00C23786">
        <w:t xml:space="preserve">these patients’ </w:t>
      </w:r>
      <w:r>
        <w:t xml:space="preserve">pain scores </w:t>
      </w:r>
      <w:r w:rsidR="00C23786">
        <w:t xml:space="preserve">before </w:t>
      </w:r>
      <w:r>
        <w:t>active treatment.</w:t>
      </w:r>
      <w:r w:rsidRPr="004E54B5">
        <w:t xml:space="preserve"> </w:t>
      </w:r>
      <w:r>
        <w:t xml:space="preserve">Descriptive </w:t>
      </w:r>
      <w:r w:rsidR="00CB04F0" w:rsidRPr="004E54B5">
        <w:t xml:space="preserve">statistics were used to summarize both the feasibility outcomes and exploratory outcomes. </w:t>
      </w:r>
    </w:p>
    <w:p w14:paraId="3CD78576" w14:textId="30B17F70" w:rsidR="00CB04F0" w:rsidRPr="004E54B5" w:rsidRDefault="00CB04F0" w:rsidP="00162CD1">
      <w:pPr>
        <w:spacing w:line="480" w:lineRule="auto"/>
      </w:pPr>
      <w:r w:rsidRPr="004E54B5">
        <w:t xml:space="preserve">All statistical analyses were conducted </w:t>
      </w:r>
      <w:r w:rsidRPr="00CB04F0">
        <w:rPr>
          <w:color w:val="000000" w:themeColor="text1"/>
        </w:rPr>
        <w:t>using Stata (version 13.1)</w:t>
      </w:r>
      <w:r w:rsidR="00307466">
        <w:rPr>
          <w:color w:val="000000" w:themeColor="text1"/>
        </w:rPr>
        <w:t xml:space="preserve">. </w:t>
      </w:r>
      <w:r w:rsidRPr="004E54B5">
        <w:t>This trial is registered with clinicaltrialsregister.eu/ctr-search/trial/2015-000263-14/GB</w:t>
      </w:r>
    </w:p>
    <w:p w14:paraId="767EADD9" w14:textId="77777777" w:rsidR="00247FCC" w:rsidRPr="004E54B5" w:rsidRDefault="00247FCC" w:rsidP="00D77BBA">
      <w:pPr>
        <w:spacing w:line="276" w:lineRule="auto"/>
      </w:pPr>
    </w:p>
    <w:p w14:paraId="344D8B89" w14:textId="77777777" w:rsidR="006A7FDB" w:rsidRDefault="006A7FDB" w:rsidP="00F02179">
      <w:pPr>
        <w:spacing w:line="276" w:lineRule="auto"/>
        <w:rPr>
          <w:rFonts w:cs="Arial"/>
          <w:b/>
          <w:u w:val="single"/>
        </w:rPr>
      </w:pPr>
    </w:p>
    <w:p w14:paraId="1DEED6A5" w14:textId="77777777" w:rsidR="006A7FDB" w:rsidRDefault="006A7FDB" w:rsidP="00F02179">
      <w:pPr>
        <w:spacing w:line="276" w:lineRule="auto"/>
        <w:rPr>
          <w:rFonts w:cs="Arial"/>
          <w:b/>
          <w:u w:val="single"/>
        </w:rPr>
      </w:pPr>
    </w:p>
    <w:p w14:paraId="4A1EC821" w14:textId="1F6DC034" w:rsidR="000F1106" w:rsidRPr="00D77BBA" w:rsidRDefault="00B244BD" w:rsidP="00CE02C2">
      <w:pPr>
        <w:spacing w:line="480" w:lineRule="auto"/>
        <w:outlineLvl w:val="0"/>
        <w:rPr>
          <w:rFonts w:cs="Arial"/>
          <w:b/>
          <w:u w:val="single"/>
        </w:rPr>
      </w:pPr>
      <w:r w:rsidRPr="00D77BBA">
        <w:rPr>
          <w:rFonts w:cs="Arial"/>
          <w:b/>
          <w:u w:val="single"/>
        </w:rPr>
        <w:t>Results</w:t>
      </w:r>
      <w:r w:rsidR="00DA7A8A" w:rsidRPr="00D77BBA">
        <w:rPr>
          <w:rFonts w:cs="Arial"/>
          <w:b/>
          <w:u w:val="single"/>
        </w:rPr>
        <w:t xml:space="preserve"> </w:t>
      </w:r>
      <w:r w:rsidR="00247FCC" w:rsidRPr="00D77BBA">
        <w:rPr>
          <w:rFonts w:cs="Arial"/>
          <w:b/>
          <w:u w:val="single"/>
        </w:rPr>
        <w:t xml:space="preserve"> </w:t>
      </w:r>
    </w:p>
    <w:p w14:paraId="738AC705" w14:textId="77777777" w:rsidR="00B244BD" w:rsidRPr="00D77BBA" w:rsidRDefault="00B244BD" w:rsidP="00162CD1">
      <w:pPr>
        <w:spacing w:line="480" w:lineRule="auto"/>
        <w:rPr>
          <w:rFonts w:cs="Arial"/>
          <w:u w:val="single"/>
        </w:rPr>
      </w:pPr>
    </w:p>
    <w:p w14:paraId="54629FF6" w14:textId="32111F02" w:rsidR="006D5D2E" w:rsidRDefault="00BE378F" w:rsidP="00162CD1">
      <w:pPr>
        <w:spacing w:line="480" w:lineRule="auto"/>
        <w:rPr>
          <w:rFonts w:cs="Arial"/>
        </w:rPr>
      </w:pPr>
      <w:r>
        <w:rPr>
          <w:rFonts w:cs="Arial"/>
        </w:rPr>
        <w:t xml:space="preserve">Between </w:t>
      </w:r>
      <w:r w:rsidR="00843CFF">
        <w:rPr>
          <w:rFonts w:cs="Arial"/>
        </w:rPr>
        <w:t>12</w:t>
      </w:r>
      <w:r w:rsidR="00843CFF" w:rsidRPr="00843CFF">
        <w:rPr>
          <w:rFonts w:cs="Arial"/>
          <w:vertAlign w:val="superscript"/>
        </w:rPr>
        <w:t>th</w:t>
      </w:r>
      <w:r w:rsidR="00843CFF">
        <w:rPr>
          <w:rFonts w:cs="Arial"/>
        </w:rPr>
        <w:t xml:space="preserve"> May</w:t>
      </w:r>
      <w:r>
        <w:rPr>
          <w:rFonts w:cs="Arial"/>
        </w:rPr>
        <w:t xml:space="preserve"> 2015 and </w:t>
      </w:r>
      <w:r w:rsidR="00843CFF">
        <w:rPr>
          <w:rFonts w:cs="Arial"/>
        </w:rPr>
        <w:t>21th April 2016</w:t>
      </w:r>
      <w:r w:rsidR="003A615A">
        <w:rPr>
          <w:rFonts w:cs="Arial"/>
        </w:rPr>
        <w:t>, 16</w:t>
      </w:r>
      <w:r w:rsidR="008F04BB" w:rsidRPr="00D77BBA">
        <w:rPr>
          <w:rFonts w:cs="Arial"/>
        </w:rPr>
        <w:t xml:space="preserve"> patients were screene</w:t>
      </w:r>
      <w:r w:rsidR="004A66AF" w:rsidRPr="00D77BBA">
        <w:rPr>
          <w:rFonts w:cs="Arial"/>
        </w:rPr>
        <w:t>d for</w:t>
      </w:r>
      <w:r w:rsidR="006D5D2E">
        <w:rPr>
          <w:rFonts w:cs="Arial"/>
        </w:rPr>
        <w:t xml:space="preserve"> eligibility. Of these, 12 were randomized to</w:t>
      </w:r>
      <w:r w:rsidR="00B93F38" w:rsidRPr="00D77BBA">
        <w:rPr>
          <w:rFonts w:cs="Arial"/>
        </w:rPr>
        <w:t xml:space="preserve"> </w:t>
      </w:r>
      <w:r w:rsidR="008F04BB" w:rsidRPr="00D77BBA">
        <w:rPr>
          <w:rFonts w:cs="Arial"/>
        </w:rPr>
        <w:t>active or control</w:t>
      </w:r>
      <w:r w:rsidR="004A66AF" w:rsidRPr="00D77BBA">
        <w:rPr>
          <w:rFonts w:cs="Arial"/>
        </w:rPr>
        <w:t xml:space="preserve"> arms</w:t>
      </w:r>
      <w:r w:rsidR="006D5D2E">
        <w:rPr>
          <w:rFonts w:cs="Arial"/>
        </w:rPr>
        <w:t>, and their baseline</w:t>
      </w:r>
      <w:r w:rsidR="006D5D2E" w:rsidRPr="00D77BBA">
        <w:rPr>
          <w:rFonts w:cs="Arial"/>
        </w:rPr>
        <w:t xml:space="preserve"> characteristics are shown in Table 1. </w:t>
      </w:r>
      <w:r w:rsidR="00EB273F">
        <w:rPr>
          <w:rFonts w:cs="Arial"/>
        </w:rPr>
        <w:t xml:space="preserve">Balance </w:t>
      </w:r>
      <w:r w:rsidR="006D5D2E" w:rsidRPr="00D77BBA">
        <w:rPr>
          <w:rFonts w:cs="Arial"/>
        </w:rPr>
        <w:t xml:space="preserve">was </w:t>
      </w:r>
      <w:r w:rsidR="006D5D2E">
        <w:rPr>
          <w:rFonts w:cs="Arial"/>
        </w:rPr>
        <w:t>achieved</w:t>
      </w:r>
      <w:r w:rsidR="00EC5B11">
        <w:rPr>
          <w:rFonts w:cs="Arial"/>
        </w:rPr>
        <w:t>.</w:t>
      </w:r>
    </w:p>
    <w:p w14:paraId="4485DAEE" w14:textId="77777777" w:rsidR="006D5D2E" w:rsidRPr="00D77BBA" w:rsidRDefault="006D5D2E" w:rsidP="00162CD1">
      <w:pPr>
        <w:spacing w:line="480" w:lineRule="auto"/>
        <w:rPr>
          <w:rFonts w:cs="Arial"/>
        </w:rPr>
      </w:pPr>
    </w:p>
    <w:p w14:paraId="732E430E" w14:textId="0B6895BF" w:rsidR="00321989" w:rsidRDefault="005B01E4" w:rsidP="00162CD1">
      <w:pPr>
        <w:spacing w:line="480" w:lineRule="auto"/>
        <w:rPr>
          <w:rFonts w:cs="Arial"/>
        </w:rPr>
      </w:pPr>
      <w:r w:rsidRPr="00D77BBA">
        <w:rPr>
          <w:rFonts w:cs="Arial"/>
        </w:rPr>
        <w:lastRenderedPageBreak/>
        <w:t xml:space="preserve"> </w:t>
      </w:r>
      <w:r w:rsidR="007B206E">
        <w:rPr>
          <w:rFonts w:cs="Arial"/>
        </w:rPr>
        <w:t>Three patients were lost to follow-up</w:t>
      </w:r>
      <w:r w:rsidR="006D5D2E">
        <w:rPr>
          <w:rFonts w:cs="Arial"/>
        </w:rPr>
        <w:t xml:space="preserve"> during the first treatment period</w:t>
      </w:r>
      <w:r w:rsidR="007B206E">
        <w:rPr>
          <w:rFonts w:cs="Arial"/>
        </w:rPr>
        <w:t xml:space="preserve"> (Figure 1). </w:t>
      </w:r>
      <w:r w:rsidR="00553C86" w:rsidRPr="00D77BBA">
        <w:rPr>
          <w:rFonts w:cs="Arial"/>
        </w:rPr>
        <w:t xml:space="preserve"> Therefore</w:t>
      </w:r>
      <w:r w:rsidR="00B47249">
        <w:rPr>
          <w:rFonts w:cs="Arial"/>
        </w:rPr>
        <w:t>,</w:t>
      </w:r>
      <w:r w:rsidR="00A03B58">
        <w:rPr>
          <w:rFonts w:cs="Arial"/>
        </w:rPr>
        <w:t xml:space="preserve"> data for </w:t>
      </w:r>
      <w:r w:rsidR="006D5D2E">
        <w:rPr>
          <w:rFonts w:cs="Arial"/>
        </w:rPr>
        <w:t xml:space="preserve">the primary analysis </w:t>
      </w:r>
      <w:r w:rsidR="00553C86" w:rsidRPr="00D77BBA">
        <w:rPr>
          <w:rFonts w:cs="Arial"/>
        </w:rPr>
        <w:t>w</w:t>
      </w:r>
      <w:r w:rsidR="006D5D2E">
        <w:rPr>
          <w:rFonts w:cs="Arial"/>
        </w:rPr>
        <w:t>as available from 9/12 patients</w:t>
      </w:r>
      <w:r w:rsidR="00321989" w:rsidRPr="00D77BBA">
        <w:rPr>
          <w:rFonts w:cs="Arial"/>
        </w:rPr>
        <w:t xml:space="preserve">, with 4 in active, and five in control. </w:t>
      </w:r>
    </w:p>
    <w:p w14:paraId="5EABC187" w14:textId="77777777" w:rsidR="00321989" w:rsidRDefault="00321989" w:rsidP="00162CD1">
      <w:pPr>
        <w:spacing w:line="480" w:lineRule="auto"/>
        <w:rPr>
          <w:rFonts w:cs="Arial"/>
        </w:rPr>
      </w:pPr>
    </w:p>
    <w:p w14:paraId="09C9331F" w14:textId="464587A5" w:rsidR="004A66AF" w:rsidRPr="00D77BBA" w:rsidRDefault="00027C26" w:rsidP="00162CD1">
      <w:pPr>
        <w:spacing w:line="480" w:lineRule="auto"/>
        <w:rPr>
          <w:rFonts w:cs="Arial"/>
        </w:rPr>
      </w:pPr>
      <w:r w:rsidRPr="00D77BBA">
        <w:rPr>
          <w:rFonts w:cs="Arial"/>
        </w:rPr>
        <w:t xml:space="preserve">Following </w:t>
      </w:r>
      <w:r w:rsidR="006944E5">
        <w:rPr>
          <w:rFonts w:cs="Arial"/>
        </w:rPr>
        <w:t>switch</w:t>
      </w:r>
      <w:r w:rsidRPr="00D77BBA">
        <w:rPr>
          <w:rFonts w:cs="Arial"/>
        </w:rPr>
        <w:t xml:space="preserve">, </w:t>
      </w:r>
      <w:r w:rsidR="006D5D2E">
        <w:rPr>
          <w:rFonts w:cs="Arial"/>
        </w:rPr>
        <w:t>one additional patient was lost to follow up</w:t>
      </w:r>
      <w:r w:rsidR="00A440A0">
        <w:rPr>
          <w:rFonts w:cs="Arial"/>
        </w:rPr>
        <w:t xml:space="preserve"> (not shown)</w:t>
      </w:r>
      <w:r w:rsidR="003E40D6">
        <w:rPr>
          <w:rFonts w:cs="Arial"/>
        </w:rPr>
        <w:t xml:space="preserve">. </w:t>
      </w:r>
      <w:r w:rsidRPr="00D77BBA">
        <w:rPr>
          <w:rFonts w:cs="Arial"/>
        </w:rPr>
        <w:t>Therefore</w:t>
      </w:r>
      <w:r w:rsidR="00B47249">
        <w:rPr>
          <w:rFonts w:cs="Arial"/>
        </w:rPr>
        <w:t>,</w:t>
      </w:r>
      <w:r w:rsidRPr="00D77BBA">
        <w:rPr>
          <w:rFonts w:cs="Arial"/>
        </w:rPr>
        <w:t xml:space="preserve"> data for </w:t>
      </w:r>
      <w:r w:rsidR="00B47249">
        <w:rPr>
          <w:rFonts w:cs="Arial"/>
        </w:rPr>
        <w:t>the</w:t>
      </w:r>
      <w:r w:rsidRPr="00D77BBA">
        <w:rPr>
          <w:rFonts w:cs="Arial"/>
        </w:rPr>
        <w:t xml:space="preserve"> </w:t>
      </w:r>
      <w:r w:rsidR="005742B6">
        <w:rPr>
          <w:rFonts w:cs="Arial"/>
        </w:rPr>
        <w:t>additional efficacy</w:t>
      </w:r>
      <w:r w:rsidR="00F1297B">
        <w:rPr>
          <w:rFonts w:cs="Arial"/>
        </w:rPr>
        <w:t xml:space="preserve"> outcome, pain relief at the end of active treatment,</w:t>
      </w:r>
      <w:r w:rsidRPr="00D77BBA">
        <w:rPr>
          <w:rFonts w:cs="Arial"/>
        </w:rPr>
        <w:t xml:space="preserve"> were </w:t>
      </w:r>
      <w:r w:rsidRPr="00B47249">
        <w:rPr>
          <w:rFonts w:cs="Arial"/>
          <w:color w:val="000000" w:themeColor="text1"/>
        </w:rPr>
        <w:t xml:space="preserve">available from </w:t>
      </w:r>
      <w:r w:rsidR="003E40D6" w:rsidRPr="00B47249">
        <w:rPr>
          <w:rFonts w:cs="Arial"/>
          <w:color w:val="000000" w:themeColor="text1"/>
        </w:rPr>
        <w:t>8</w:t>
      </w:r>
      <w:r w:rsidR="009D03CB" w:rsidRPr="00B47249">
        <w:rPr>
          <w:rFonts w:cs="Arial"/>
          <w:color w:val="000000" w:themeColor="text1"/>
        </w:rPr>
        <w:t xml:space="preserve">/12 patients. </w:t>
      </w:r>
    </w:p>
    <w:p w14:paraId="57DDF0A5" w14:textId="77777777" w:rsidR="00D1447B" w:rsidRPr="00D77BBA" w:rsidRDefault="00D1447B" w:rsidP="00162CD1">
      <w:pPr>
        <w:spacing w:line="480" w:lineRule="auto"/>
        <w:rPr>
          <w:rFonts w:cs="Arial"/>
        </w:rPr>
      </w:pPr>
    </w:p>
    <w:p w14:paraId="661B846E" w14:textId="7E14C1D6" w:rsidR="00E87173" w:rsidRPr="00D77BBA" w:rsidRDefault="005742B6" w:rsidP="00CE02C2">
      <w:pPr>
        <w:spacing w:line="480" w:lineRule="auto"/>
        <w:outlineLvl w:val="0"/>
        <w:rPr>
          <w:rFonts w:cs="Arial"/>
          <w:i/>
        </w:rPr>
      </w:pPr>
      <w:r>
        <w:rPr>
          <w:rFonts w:cs="Arial"/>
          <w:i/>
        </w:rPr>
        <w:t>Main</w:t>
      </w:r>
      <w:r w:rsidR="00E87173" w:rsidRPr="00D77BBA">
        <w:rPr>
          <w:rFonts w:cs="Arial"/>
          <w:i/>
        </w:rPr>
        <w:t xml:space="preserve"> outcome</w:t>
      </w:r>
    </w:p>
    <w:p w14:paraId="2E87C65C" w14:textId="7C4C98DC" w:rsidR="00A7250B" w:rsidRPr="00B61BBA" w:rsidRDefault="003657E9" w:rsidP="00162CD1">
      <w:pPr>
        <w:spacing w:line="480" w:lineRule="auto"/>
        <w:rPr>
          <w:rFonts w:cs="Arial"/>
        </w:rPr>
      </w:pPr>
      <w:r>
        <w:rPr>
          <w:rFonts w:cs="Arial"/>
        </w:rPr>
        <w:t>All analyz</w:t>
      </w:r>
      <w:r w:rsidR="00457CC1" w:rsidRPr="00D77BBA">
        <w:rPr>
          <w:rFonts w:cs="Arial"/>
        </w:rPr>
        <w:t>ed patients provided at least 11 pain intensity scores for the primary outcome between days 150-164 (</w:t>
      </w:r>
      <w:r w:rsidR="00457CC1" w:rsidRPr="0041576A">
        <w:rPr>
          <w:rFonts w:cs="Arial"/>
          <w:color w:val="000000" w:themeColor="text1"/>
        </w:rPr>
        <w:t>Table W1</w:t>
      </w:r>
      <w:r w:rsidR="00457CC1" w:rsidRPr="00D77BBA">
        <w:rPr>
          <w:rFonts w:cs="Arial"/>
        </w:rPr>
        <w:t xml:space="preserve">). The </w:t>
      </w:r>
      <w:r w:rsidR="00C521D9">
        <w:rPr>
          <w:rFonts w:cs="Arial"/>
        </w:rPr>
        <w:t>mean difference between the two groups at the end of treatment</w:t>
      </w:r>
      <w:r w:rsidR="00B61BBA">
        <w:rPr>
          <w:rFonts w:cs="Arial"/>
        </w:rPr>
        <w:t xml:space="preserve"> was -2.8NRS points (n=9, 95% CI -4.7 - -1.0,</w:t>
      </w:r>
      <w:r w:rsidR="00181A06">
        <w:rPr>
          <w:rFonts w:cs="Arial"/>
        </w:rPr>
        <w:t xml:space="preserve"> p=0.01,</w:t>
      </w:r>
      <w:r w:rsidR="00B61BBA">
        <w:rPr>
          <w:rFonts w:cs="Arial"/>
        </w:rPr>
        <w:t xml:space="preserve"> ANCOVA). </w:t>
      </w:r>
      <w:r w:rsidR="00B61BBA" w:rsidRPr="00D77BBA">
        <w:rPr>
          <w:rFonts w:cs="Arial"/>
        </w:rPr>
        <w:t xml:space="preserve">Individual patient responses are </w:t>
      </w:r>
      <w:r w:rsidR="00B61BBA">
        <w:rPr>
          <w:rFonts w:cs="Arial"/>
        </w:rPr>
        <w:t>provided</w:t>
      </w:r>
      <w:r w:rsidR="00B61BBA" w:rsidRPr="00D77BBA">
        <w:rPr>
          <w:rFonts w:cs="Arial"/>
        </w:rPr>
        <w:t xml:space="preserve"> in </w:t>
      </w:r>
      <w:r w:rsidR="00B61BBA" w:rsidRPr="0041576A">
        <w:rPr>
          <w:rFonts w:cs="Arial"/>
          <w:color w:val="000000" w:themeColor="text1"/>
        </w:rPr>
        <w:t>Table W2</w:t>
      </w:r>
      <w:r w:rsidR="00B61BBA" w:rsidRPr="00D77BBA">
        <w:rPr>
          <w:rFonts w:cs="Arial"/>
        </w:rPr>
        <w:t xml:space="preserve">. </w:t>
      </w:r>
      <w:r w:rsidR="00A7250B" w:rsidRPr="00A7250B">
        <w:t>The results fro</w:t>
      </w:r>
      <w:r w:rsidR="00155E10">
        <w:t xml:space="preserve">m a sensitivity analysis in all 12 patients </w:t>
      </w:r>
      <w:r w:rsidR="00A7250B" w:rsidRPr="00A7250B">
        <w:t>were also significant</w:t>
      </w:r>
      <w:r w:rsidR="00225B5E">
        <w:t>ly in favor of the active group</w:t>
      </w:r>
      <w:r w:rsidR="00A7250B" w:rsidRPr="00A7250B">
        <w:t xml:space="preserve"> </w:t>
      </w:r>
      <w:r w:rsidR="00225B5E">
        <w:t>(</w:t>
      </w:r>
      <w:r w:rsidR="00067CAE">
        <w:t xml:space="preserve">mean difference between the two groups -1.9NRS points (n=12, 95% CI -3.7 - -0.1, p=0.04, </w:t>
      </w:r>
      <w:r w:rsidR="0041576A" w:rsidRPr="0041576A">
        <w:rPr>
          <w:color w:val="000000" w:themeColor="text1"/>
        </w:rPr>
        <w:t>Table W3</w:t>
      </w:r>
      <w:r w:rsidR="00225B5E">
        <w:t>)</w:t>
      </w:r>
      <w:r w:rsidR="00A7250B">
        <w:t>.</w:t>
      </w:r>
      <w:r w:rsidR="00A7250B" w:rsidRPr="009A2105">
        <w:rPr>
          <w:sz w:val="18"/>
          <w:szCs w:val="18"/>
        </w:rPr>
        <w:t xml:space="preserve"> </w:t>
      </w:r>
    </w:p>
    <w:p w14:paraId="6498CB59" w14:textId="77777777" w:rsidR="007901EF" w:rsidRDefault="007901EF" w:rsidP="00225B5E">
      <w:pPr>
        <w:spacing w:line="276" w:lineRule="auto"/>
        <w:rPr>
          <w:sz w:val="18"/>
          <w:szCs w:val="18"/>
        </w:rPr>
      </w:pPr>
    </w:p>
    <w:p w14:paraId="4DEB4AC8" w14:textId="77777777" w:rsidR="006A7FDB" w:rsidRDefault="006A7FDB" w:rsidP="006A7FDB">
      <w:pPr>
        <w:rPr>
          <w:b/>
          <w:sz w:val="22"/>
          <w:szCs w:val="22"/>
        </w:rPr>
      </w:pPr>
    </w:p>
    <w:p w14:paraId="0ABFAB82" w14:textId="413AE5F1" w:rsidR="006A7FDB" w:rsidRPr="00D77BBA" w:rsidRDefault="005742B6" w:rsidP="00CE02C2">
      <w:pPr>
        <w:spacing w:line="480" w:lineRule="auto"/>
        <w:outlineLvl w:val="0"/>
        <w:rPr>
          <w:rFonts w:cs="Arial"/>
          <w:i/>
        </w:rPr>
      </w:pPr>
      <w:r>
        <w:rPr>
          <w:rFonts w:cs="Arial"/>
          <w:i/>
        </w:rPr>
        <w:t>Additional</w:t>
      </w:r>
      <w:r w:rsidR="006A7FDB" w:rsidRPr="00D77BBA">
        <w:rPr>
          <w:rFonts w:cs="Arial"/>
          <w:i/>
        </w:rPr>
        <w:t xml:space="preserve"> </w:t>
      </w:r>
      <w:r>
        <w:rPr>
          <w:rFonts w:cs="Arial"/>
          <w:i/>
        </w:rPr>
        <w:t xml:space="preserve">efficacy </w:t>
      </w:r>
      <w:r w:rsidR="006A7FDB" w:rsidRPr="00D77BBA">
        <w:rPr>
          <w:rFonts w:cs="Arial"/>
          <w:i/>
        </w:rPr>
        <w:t>outcomes</w:t>
      </w:r>
    </w:p>
    <w:p w14:paraId="4427EB76" w14:textId="11CEB2FA" w:rsidR="006A7FDB" w:rsidRDefault="006A7FDB" w:rsidP="00162CD1">
      <w:pPr>
        <w:spacing w:line="480" w:lineRule="auto"/>
        <w:rPr>
          <w:rFonts w:cs="Arial"/>
        </w:rPr>
      </w:pPr>
      <w:r w:rsidRPr="00D77BBA">
        <w:rPr>
          <w:rFonts w:cs="Arial"/>
        </w:rPr>
        <w:t xml:space="preserve">We compared </w:t>
      </w:r>
      <w:r w:rsidR="00A440A0" w:rsidRPr="004B3BA5">
        <w:rPr>
          <w:rFonts w:cs="Arial"/>
          <w:i/>
        </w:rPr>
        <w:t>all</w:t>
      </w:r>
      <w:r w:rsidR="00A440A0">
        <w:rPr>
          <w:rFonts w:cs="Arial"/>
        </w:rPr>
        <w:t xml:space="preserve"> </w:t>
      </w:r>
      <w:r w:rsidRPr="00D77BBA">
        <w:rPr>
          <w:rFonts w:cs="Arial"/>
        </w:rPr>
        <w:t xml:space="preserve">patients’ average </w:t>
      </w:r>
      <w:r w:rsidR="00A67AB0">
        <w:rPr>
          <w:rFonts w:cs="Arial"/>
        </w:rPr>
        <w:t>24h pain intensities</w:t>
      </w:r>
      <w:r>
        <w:rPr>
          <w:rFonts w:cs="Arial"/>
        </w:rPr>
        <w:t xml:space="preserve"> over the last</w:t>
      </w:r>
      <w:r w:rsidRPr="00D77BBA">
        <w:rPr>
          <w:rFonts w:cs="Arial"/>
        </w:rPr>
        <w:t xml:space="preserve"> two weeks of their mycophenolate treatment</w:t>
      </w:r>
      <w:r w:rsidR="00520721">
        <w:rPr>
          <w:rFonts w:cs="Arial"/>
        </w:rPr>
        <w:t xml:space="preserve">, </w:t>
      </w:r>
      <w:r w:rsidR="00A67AB0">
        <w:rPr>
          <w:rFonts w:cs="Arial"/>
        </w:rPr>
        <w:t xml:space="preserve">with their </w:t>
      </w:r>
      <w:r w:rsidR="00A440A0">
        <w:rPr>
          <w:rFonts w:cs="Arial"/>
        </w:rPr>
        <w:t xml:space="preserve">baseline </w:t>
      </w:r>
      <w:r w:rsidR="00A67AB0">
        <w:rPr>
          <w:rFonts w:cs="Arial"/>
        </w:rPr>
        <w:t>pain</w:t>
      </w:r>
      <w:r w:rsidR="00A440A0">
        <w:rPr>
          <w:rFonts w:cs="Arial"/>
        </w:rPr>
        <w:t xml:space="preserve"> intensities</w:t>
      </w:r>
      <w:r w:rsidRPr="00D77BBA">
        <w:rPr>
          <w:rFonts w:cs="Arial"/>
        </w:rPr>
        <w:t xml:space="preserve">. </w:t>
      </w:r>
      <w:r w:rsidR="00B65941">
        <w:rPr>
          <w:rFonts w:cs="Arial"/>
        </w:rPr>
        <w:t xml:space="preserve">In the </w:t>
      </w:r>
      <w:r w:rsidR="00B65941" w:rsidRPr="0041576A">
        <w:rPr>
          <w:rFonts w:cs="Arial"/>
          <w:color w:val="000000" w:themeColor="text1"/>
        </w:rPr>
        <w:t>eight patients</w:t>
      </w:r>
      <w:r w:rsidR="00B65941">
        <w:rPr>
          <w:rFonts w:cs="Arial"/>
        </w:rPr>
        <w:t xml:space="preserve">, for </w:t>
      </w:r>
      <w:r w:rsidR="00A67AB0">
        <w:rPr>
          <w:rFonts w:cs="Arial"/>
        </w:rPr>
        <w:t>whom full datasets were available</w:t>
      </w:r>
      <w:r w:rsidR="00B65941">
        <w:rPr>
          <w:rFonts w:cs="Arial"/>
        </w:rPr>
        <w:t>,</w:t>
      </w:r>
      <w:r w:rsidRPr="00D77BBA">
        <w:rPr>
          <w:rFonts w:cs="Arial"/>
        </w:rPr>
        <w:t xml:space="preserve"> </w:t>
      </w:r>
      <w:r w:rsidR="00DD2FD3" w:rsidRPr="00DD2FD3">
        <w:rPr>
          <w:rFonts w:cs="Arial"/>
          <w:color w:val="000000" w:themeColor="text1"/>
        </w:rPr>
        <w:t>a</w:t>
      </w:r>
      <w:r w:rsidRPr="00DD2FD3">
        <w:rPr>
          <w:rFonts w:cs="Arial"/>
          <w:color w:val="000000" w:themeColor="text1"/>
        </w:rPr>
        <w:t xml:space="preserve"> significant </w:t>
      </w:r>
      <w:r w:rsidRPr="00D77BBA">
        <w:rPr>
          <w:rFonts w:cs="Arial"/>
        </w:rPr>
        <w:t xml:space="preserve">difference </w:t>
      </w:r>
      <w:r w:rsidR="00A440A0">
        <w:rPr>
          <w:rFonts w:cs="Arial"/>
        </w:rPr>
        <w:t>was found</w:t>
      </w:r>
      <w:r w:rsidR="00B65941">
        <w:rPr>
          <w:rFonts w:cs="Arial"/>
        </w:rPr>
        <w:t xml:space="preserve"> (</w:t>
      </w:r>
      <w:r w:rsidR="00FF3E2B">
        <w:t>-2</w:t>
      </w:r>
      <w:r w:rsidR="00FB459A">
        <w:t xml:space="preserve">NRS pain reduction, </w:t>
      </w:r>
      <w:r w:rsidR="00DB13EB">
        <w:t xml:space="preserve">95% </w:t>
      </w:r>
      <w:r w:rsidR="00FB459A">
        <w:t>CI: -3.7, -0.3</w:t>
      </w:r>
      <w:r w:rsidR="009D0210">
        <w:t>, p=0.03</w:t>
      </w:r>
      <w:r w:rsidR="00DB13EB">
        <w:t xml:space="preserve">); a sensitivity analysis </w:t>
      </w:r>
      <w:r w:rsidR="00A440A0">
        <w:t>including</w:t>
      </w:r>
      <w:r w:rsidR="00DB13EB">
        <w:t xml:space="preserve"> 12 participants </w:t>
      </w:r>
      <w:r w:rsidR="00351147">
        <w:t xml:space="preserve">also </w:t>
      </w:r>
      <w:r w:rsidR="00DB13EB">
        <w:t xml:space="preserve">showed significant pain reduction (-1.3NRS, 95% CI: -2.5, -0.1, p=0.04). </w:t>
      </w:r>
      <w:r w:rsidR="00602138">
        <w:rPr>
          <w:rFonts w:cs="Arial"/>
        </w:rPr>
        <w:t xml:space="preserve">After </w:t>
      </w:r>
      <w:r w:rsidR="00351147">
        <w:rPr>
          <w:rFonts w:cs="Arial"/>
        </w:rPr>
        <w:t>mycophenolate</w:t>
      </w:r>
      <w:r w:rsidR="00942AD2">
        <w:rPr>
          <w:rFonts w:cs="Arial"/>
        </w:rPr>
        <w:t xml:space="preserve"> treatment, </w:t>
      </w:r>
      <w:r w:rsidR="00C86FAE">
        <w:rPr>
          <w:rFonts w:cs="Arial"/>
        </w:rPr>
        <w:t xml:space="preserve">there were 4 treatment –‘responders’ (see method section): </w:t>
      </w:r>
      <w:r w:rsidR="00942AD2">
        <w:rPr>
          <w:rFonts w:cs="Arial"/>
        </w:rPr>
        <w:t>2</w:t>
      </w:r>
      <w:r>
        <w:rPr>
          <w:rFonts w:cs="Arial"/>
        </w:rPr>
        <w:t xml:space="preserve"> patients had &gt;50%, pain relief</w:t>
      </w:r>
      <w:r w:rsidR="005742B6">
        <w:rPr>
          <w:rFonts w:cs="Arial"/>
        </w:rPr>
        <w:t xml:space="preserve"> (at doses of </w:t>
      </w:r>
      <w:r w:rsidR="005742B6">
        <w:rPr>
          <w:rFonts w:cs="Arial"/>
        </w:rPr>
        <w:lastRenderedPageBreak/>
        <w:t>1.5g BD, and 1.0g BD respectively)</w:t>
      </w:r>
      <w:r>
        <w:rPr>
          <w:rFonts w:cs="Arial"/>
        </w:rPr>
        <w:t>, one patient had &gt;40% pain relief, and one patient had</w:t>
      </w:r>
      <w:r w:rsidR="00CF10E7">
        <w:rPr>
          <w:rFonts w:cs="Arial"/>
        </w:rPr>
        <w:t xml:space="preserve"> </w:t>
      </w:r>
      <w:r>
        <w:rPr>
          <w:rFonts w:cs="Arial"/>
        </w:rPr>
        <w:t>&gt;25%</w:t>
      </w:r>
      <w:r w:rsidR="00CF10E7">
        <w:rPr>
          <w:rFonts w:cs="Arial"/>
        </w:rPr>
        <w:t xml:space="preserve"> (but &lt;30%)</w:t>
      </w:r>
      <w:r>
        <w:rPr>
          <w:rFonts w:cs="Arial"/>
        </w:rPr>
        <w:t xml:space="preserve"> pain relief (</w:t>
      </w:r>
      <w:r w:rsidR="005742B6">
        <w:rPr>
          <w:rFonts w:cs="Arial"/>
        </w:rPr>
        <w:t>both at doses of 1.5g BD</w:t>
      </w:r>
      <w:r w:rsidR="00CF10E7">
        <w:rPr>
          <w:rFonts w:cs="Arial"/>
        </w:rPr>
        <w:t>)</w:t>
      </w:r>
      <w:r w:rsidR="005742B6">
        <w:rPr>
          <w:rFonts w:cs="Arial"/>
        </w:rPr>
        <w:t xml:space="preserve">, </w:t>
      </w:r>
      <w:r w:rsidR="000B1E2E">
        <w:rPr>
          <w:rFonts w:cs="Arial"/>
          <w:color w:val="000000" w:themeColor="text1"/>
        </w:rPr>
        <w:t xml:space="preserve">Table </w:t>
      </w:r>
      <w:r w:rsidR="00AB2091">
        <w:rPr>
          <w:rFonts w:cs="Arial"/>
          <w:color w:val="000000" w:themeColor="text1"/>
        </w:rPr>
        <w:t>2</w:t>
      </w:r>
      <w:r w:rsidR="005742B6">
        <w:rPr>
          <w:rFonts w:cs="Arial"/>
        </w:rPr>
        <w:t>.</w:t>
      </w:r>
      <w:r w:rsidR="000B1E2E">
        <w:rPr>
          <w:rFonts w:cs="Arial"/>
        </w:rPr>
        <w:t xml:space="preserve"> No patient </w:t>
      </w:r>
      <w:r w:rsidR="00F1297B">
        <w:rPr>
          <w:rFonts w:cs="Arial"/>
        </w:rPr>
        <w:t>on usual-practice treatment</w:t>
      </w:r>
      <w:r w:rsidR="000B1E2E">
        <w:rPr>
          <w:rFonts w:cs="Arial"/>
        </w:rPr>
        <w:t xml:space="preserve"> had &gt;</w:t>
      </w:r>
      <w:r w:rsidR="00B47249">
        <w:rPr>
          <w:rFonts w:cs="Arial"/>
        </w:rPr>
        <w:t>1</w:t>
      </w:r>
      <w:r w:rsidR="000B1E2E">
        <w:rPr>
          <w:rFonts w:cs="Arial"/>
        </w:rPr>
        <w:t xml:space="preserve">0% pain relief (not shown). </w:t>
      </w:r>
    </w:p>
    <w:p w14:paraId="06E835AF" w14:textId="77777777" w:rsidR="00F35BF0" w:rsidRDefault="00F35BF0" w:rsidP="00162CD1">
      <w:pPr>
        <w:spacing w:line="480" w:lineRule="auto"/>
        <w:rPr>
          <w:rFonts w:cs="Arial"/>
        </w:rPr>
      </w:pPr>
    </w:p>
    <w:p w14:paraId="24694AB1" w14:textId="15365A11" w:rsidR="00F35BF0" w:rsidRPr="0054351E" w:rsidRDefault="00351147" w:rsidP="00162CD1">
      <w:pPr>
        <w:spacing w:line="480" w:lineRule="auto"/>
        <w:rPr>
          <w:b/>
          <w:sz w:val="22"/>
          <w:szCs w:val="22"/>
        </w:rPr>
      </w:pPr>
      <w:r>
        <w:rPr>
          <w:rFonts w:cs="Arial"/>
        </w:rPr>
        <w:t>QST b</w:t>
      </w:r>
      <w:r w:rsidR="00F35BF0" w:rsidRPr="00D77BBA">
        <w:rPr>
          <w:rFonts w:cs="Arial"/>
        </w:rPr>
        <w:t>aseline results were available from all but one patient, who did not wish to get tested</w:t>
      </w:r>
      <w:r w:rsidR="00F35BF0">
        <w:rPr>
          <w:rFonts w:cs="Arial"/>
        </w:rPr>
        <w:t>.</w:t>
      </w:r>
      <w:r w:rsidR="00F35BF0" w:rsidRPr="00D77BBA">
        <w:rPr>
          <w:rFonts w:cs="Arial"/>
        </w:rPr>
        <w:t xml:space="preserve"> There was evidence in all patients</w:t>
      </w:r>
      <w:r w:rsidR="008D0761">
        <w:rPr>
          <w:rFonts w:cs="Arial"/>
        </w:rPr>
        <w:t xml:space="preserve"> for increased</w:t>
      </w:r>
      <w:r w:rsidR="006F6503">
        <w:rPr>
          <w:rFonts w:cs="Arial"/>
        </w:rPr>
        <w:t xml:space="preserve"> skin-</w:t>
      </w:r>
      <w:r w:rsidR="008D0761">
        <w:rPr>
          <w:rFonts w:cs="Arial"/>
        </w:rPr>
        <w:t>sensitivities</w:t>
      </w:r>
      <w:r w:rsidR="00D50867">
        <w:rPr>
          <w:rFonts w:cs="Arial"/>
        </w:rPr>
        <w:t xml:space="preserve"> </w:t>
      </w:r>
      <w:r w:rsidR="00D57EB7">
        <w:rPr>
          <w:rFonts w:cs="Arial"/>
        </w:rPr>
        <w:t>in their</w:t>
      </w:r>
      <w:r w:rsidR="008C5D47">
        <w:rPr>
          <w:rFonts w:cs="Arial"/>
        </w:rPr>
        <w:t xml:space="preserve"> affected-</w:t>
      </w:r>
      <w:r w:rsidR="00D57EB7">
        <w:rPr>
          <w:rFonts w:cs="Arial"/>
        </w:rPr>
        <w:t xml:space="preserve"> </w:t>
      </w:r>
      <w:r w:rsidR="00D50867">
        <w:rPr>
          <w:rFonts w:cs="Arial"/>
        </w:rPr>
        <w:t>wh</w:t>
      </w:r>
      <w:r w:rsidR="008C5D47">
        <w:rPr>
          <w:rFonts w:cs="Arial"/>
        </w:rPr>
        <w:t>en compared to a</w:t>
      </w:r>
      <w:r w:rsidR="00D57EB7">
        <w:rPr>
          <w:rFonts w:cs="Arial"/>
        </w:rPr>
        <w:t xml:space="preserve"> control </w:t>
      </w:r>
      <w:r w:rsidR="00D50867">
        <w:rPr>
          <w:rFonts w:cs="Arial"/>
        </w:rPr>
        <w:t>limb</w:t>
      </w:r>
      <w:r w:rsidR="00F35BF0" w:rsidRPr="00D77BBA">
        <w:rPr>
          <w:rFonts w:cs="Arial"/>
        </w:rPr>
        <w:t xml:space="preserve"> </w:t>
      </w:r>
      <w:r w:rsidR="00F35BF0">
        <w:rPr>
          <w:rFonts w:cs="Arial"/>
        </w:rPr>
        <w:t>(not shown)</w:t>
      </w:r>
      <w:r w:rsidR="00F35BF0" w:rsidRPr="00D77BBA">
        <w:rPr>
          <w:rFonts w:cs="Arial"/>
        </w:rPr>
        <w:t xml:space="preserve">. Because mechanical QST can be painful, </w:t>
      </w:r>
      <w:r w:rsidR="00C737A2">
        <w:rPr>
          <w:rFonts w:cs="Arial"/>
        </w:rPr>
        <w:t>p</w:t>
      </w:r>
      <w:r w:rsidR="00921C31">
        <w:rPr>
          <w:rFonts w:cs="Arial"/>
        </w:rPr>
        <w:t xml:space="preserve">atients with no clinical benefit from the drug were given a choice to opt out of re-testing, and </w:t>
      </w:r>
      <w:r w:rsidR="006F6503">
        <w:rPr>
          <w:rFonts w:cs="Arial"/>
        </w:rPr>
        <w:t xml:space="preserve">only </w:t>
      </w:r>
      <w:r w:rsidR="00921C31">
        <w:rPr>
          <w:rFonts w:cs="Arial"/>
        </w:rPr>
        <w:t>one of these patients</w:t>
      </w:r>
      <w:r w:rsidR="006F6503">
        <w:rPr>
          <w:rFonts w:cs="Arial"/>
        </w:rPr>
        <w:t xml:space="preserve"> </w:t>
      </w:r>
      <w:r w:rsidR="00921C31">
        <w:rPr>
          <w:rFonts w:cs="Arial"/>
        </w:rPr>
        <w:t>opted to have</w:t>
      </w:r>
      <w:r w:rsidR="006F6503">
        <w:rPr>
          <w:rFonts w:cs="Arial"/>
        </w:rPr>
        <w:t xml:space="preserve"> re-testing</w:t>
      </w:r>
      <w:r w:rsidR="00F35BF0" w:rsidRPr="00D77BBA">
        <w:rPr>
          <w:rFonts w:cs="Arial"/>
        </w:rPr>
        <w:t xml:space="preserve">. </w:t>
      </w:r>
      <w:r>
        <w:rPr>
          <w:rFonts w:cs="Arial"/>
        </w:rPr>
        <w:t>P</w:t>
      </w:r>
      <w:r w:rsidR="00F35BF0">
        <w:rPr>
          <w:rFonts w:cs="Arial"/>
        </w:rPr>
        <w:t>atients</w:t>
      </w:r>
      <w:r w:rsidR="00F35BF0" w:rsidRPr="00D77BBA">
        <w:rPr>
          <w:rFonts w:cs="Arial"/>
        </w:rPr>
        <w:t xml:space="preserve"> </w:t>
      </w:r>
      <w:r w:rsidR="00F35BF0">
        <w:rPr>
          <w:rFonts w:cs="Arial"/>
        </w:rPr>
        <w:t>who were classed as mycophenolate-responders demonstrated broad, profound normalization of their skin sensitivities</w:t>
      </w:r>
      <w:r w:rsidR="008C5D47">
        <w:rPr>
          <w:rFonts w:cs="Arial"/>
        </w:rPr>
        <w:t xml:space="preserve"> </w:t>
      </w:r>
      <w:r w:rsidR="008C5D47" w:rsidRPr="00D77BBA">
        <w:rPr>
          <w:rFonts w:cs="Arial"/>
        </w:rPr>
        <w:t>(</w:t>
      </w:r>
      <w:r w:rsidR="008C5D47" w:rsidRPr="0054351E">
        <w:rPr>
          <w:rFonts w:cs="Arial"/>
          <w:color w:val="000000" w:themeColor="text1"/>
        </w:rPr>
        <w:t xml:space="preserve">Table </w:t>
      </w:r>
      <w:r w:rsidR="008C5D47">
        <w:rPr>
          <w:rFonts w:cs="Arial"/>
          <w:color w:val="000000" w:themeColor="text1"/>
        </w:rPr>
        <w:t xml:space="preserve">2 (brush tests), and Table </w:t>
      </w:r>
      <w:r w:rsidR="008C5D47" w:rsidRPr="009E0415">
        <w:rPr>
          <w:rFonts w:cs="Arial"/>
          <w:color w:val="000000" w:themeColor="text1"/>
        </w:rPr>
        <w:t>W4)</w:t>
      </w:r>
      <w:r>
        <w:rPr>
          <w:rFonts w:cs="Arial"/>
        </w:rPr>
        <w:t xml:space="preserve">, </w:t>
      </w:r>
      <w:r w:rsidR="00AB2091">
        <w:rPr>
          <w:rFonts w:cs="Arial"/>
        </w:rPr>
        <w:t>and</w:t>
      </w:r>
      <w:r w:rsidR="00787F0F">
        <w:rPr>
          <w:rFonts w:cs="Arial"/>
        </w:rPr>
        <w:t xml:space="preserve"> there was</w:t>
      </w:r>
      <w:r w:rsidR="00F35BF0" w:rsidRPr="00D77BBA">
        <w:rPr>
          <w:rFonts w:cs="Arial"/>
        </w:rPr>
        <w:t xml:space="preserve"> </w:t>
      </w:r>
      <w:r w:rsidR="00F35BF0">
        <w:rPr>
          <w:rFonts w:cs="Arial"/>
        </w:rPr>
        <w:t>only minimal</w:t>
      </w:r>
      <w:r w:rsidR="00787F0F">
        <w:rPr>
          <w:rFonts w:cs="Arial"/>
        </w:rPr>
        <w:t xml:space="preserve"> change</w:t>
      </w:r>
      <w:r w:rsidR="00F35BF0" w:rsidRPr="00D77BBA">
        <w:rPr>
          <w:rFonts w:cs="Arial"/>
        </w:rPr>
        <w:t xml:space="preserve"> in </w:t>
      </w:r>
      <w:r w:rsidR="00F35BF0">
        <w:rPr>
          <w:rFonts w:cs="Arial"/>
        </w:rPr>
        <w:t xml:space="preserve">the remaining </w:t>
      </w:r>
      <w:r w:rsidR="00F83ADB">
        <w:rPr>
          <w:rFonts w:cs="Arial"/>
        </w:rPr>
        <w:t xml:space="preserve">tested </w:t>
      </w:r>
      <w:r w:rsidR="00957199">
        <w:rPr>
          <w:rFonts w:cs="Arial"/>
        </w:rPr>
        <w:t>patient</w:t>
      </w:r>
      <w:r w:rsidR="008C5D47">
        <w:rPr>
          <w:rFonts w:cs="Arial"/>
        </w:rPr>
        <w:t xml:space="preserve"> (not shown).</w:t>
      </w:r>
      <w:r w:rsidR="00F35BF0" w:rsidRPr="00D77BBA">
        <w:rPr>
          <w:rFonts w:cs="Arial"/>
        </w:rPr>
        <w:t xml:space="preserve"> </w:t>
      </w:r>
    </w:p>
    <w:p w14:paraId="1560249D" w14:textId="77777777" w:rsidR="00F35BF0" w:rsidRPr="00D77BBA" w:rsidRDefault="00F35BF0" w:rsidP="006A7FDB">
      <w:pPr>
        <w:spacing w:line="276" w:lineRule="auto"/>
        <w:rPr>
          <w:rFonts w:cs="Arial"/>
        </w:rPr>
      </w:pPr>
    </w:p>
    <w:p w14:paraId="4176D5F3" w14:textId="77777777" w:rsidR="0054351E" w:rsidRDefault="0054351E">
      <w:pPr>
        <w:rPr>
          <w:b/>
          <w:sz w:val="22"/>
          <w:szCs w:val="22"/>
        </w:rPr>
      </w:pPr>
    </w:p>
    <w:p w14:paraId="7593D2A4" w14:textId="5568742E" w:rsidR="000E7276" w:rsidRDefault="000E7276" w:rsidP="00CE02C2">
      <w:pPr>
        <w:outlineLvl w:val="0"/>
        <w:rPr>
          <w:rFonts w:cs="Arial"/>
          <w:i/>
        </w:rPr>
      </w:pPr>
      <w:r w:rsidRPr="00D77BBA">
        <w:rPr>
          <w:rFonts w:cs="Arial"/>
          <w:i/>
        </w:rPr>
        <w:t>Feasibility outcomes</w:t>
      </w:r>
    </w:p>
    <w:p w14:paraId="19C13A88" w14:textId="77777777" w:rsidR="00E3252D" w:rsidRDefault="00E3252D" w:rsidP="00E3252D">
      <w:pPr>
        <w:rPr>
          <w:rFonts w:cs="Arial"/>
          <w:i/>
        </w:rPr>
      </w:pPr>
    </w:p>
    <w:p w14:paraId="26357727" w14:textId="6129FD7D" w:rsidR="0050574A" w:rsidRPr="00D77BBA" w:rsidRDefault="00A54DA4" w:rsidP="00162CD1">
      <w:pPr>
        <w:spacing w:line="480" w:lineRule="auto"/>
      </w:pPr>
      <w:r w:rsidRPr="00225B5E">
        <w:rPr>
          <w:i/>
        </w:rPr>
        <w:t>Tolerability:</w:t>
      </w:r>
      <w:r w:rsidRPr="00D77BBA">
        <w:t xml:space="preserve"> </w:t>
      </w:r>
      <w:r w:rsidR="00FC4E2E" w:rsidRPr="00D77BBA">
        <w:t>Five of the eleven patients</w:t>
      </w:r>
      <w:r w:rsidR="00BC4FDB" w:rsidRPr="00D77BBA">
        <w:t xml:space="preserve"> </w:t>
      </w:r>
      <w:r w:rsidR="00FC4E2E" w:rsidRPr="00D77BBA">
        <w:t xml:space="preserve">receiving the drug </w:t>
      </w:r>
      <w:r w:rsidR="00BC4FDB" w:rsidRPr="00D77BBA">
        <w:t xml:space="preserve">(45%) </w:t>
      </w:r>
      <w:r w:rsidR="00FC4E2E" w:rsidRPr="00D77BBA">
        <w:t>were unabl</w:t>
      </w:r>
      <w:r w:rsidR="00BC4FDB" w:rsidRPr="00D77BBA">
        <w:t>e to complete treatment</w:t>
      </w:r>
      <w:r w:rsidR="00D13519">
        <w:t xml:space="preserve"> over the full 5.5 months treatment period</w:t>
      </w:r>
      <w:r w:rsidR="00BC4FDB" w:rsidRPr="00D77BBA">
        <w:t xml:space="preserve"> with a</w:t>
      </w:r>
      <w:r w:rsidR="00FC4E2E" w:rsidRPr="00D77BBA">
        <w:t xml:space="preserve"> minimum dose of 500</w:t>
      </w:r>
      <w:r w:rsidR="002A194C">
        <w:t xml:space="preserve">mg BD due to </w:t>
      </w:r>
      <w:r w:rsidR="00FC4E2E" w:rsidRPr="00D77BBA">
        <w:t>pa</w:t>
      </w:r>
      <w:r w:rsidR="002D7508">
        <w:t>in increase</w:t>
      </w:r>
      <w:r w:rsidR="005B6902">
        <w:t xml:space="preserve"> (n=2), </w:t>
      </w:r>
      <w:r w:rsidR="0055096F">
        <w:t xml:space="preserve">increased </w:t>
      </w:r>
      <w:r w:rsidR="002D7508">
        <w:t xml:space="preserve">depression, </w:t>
      </w:r>
      <w:r w:rsidR="00FC4E2E" w:rsidRPr="00D77BBA">
        <w:t>worsening of a</w:t>
      </w:r>
      <w:r w:rsidR="00BC4FDB" w:rsidRPr="00D77BBA">
        <w:t xml:space="preserve"> pre-existing skin </w:t>
      </w:r>
      <w:r w:rsidR="00542273">
        <w:t>cryptitis</w:t>
      </w:r>
      <w:r w:rsidR="00BC4FDB" w:rsidRPr="00D77BBA">
        <w:t xml:space="preserve">, </w:t>
      </w:r>
      <w:r w:rsidR="00D13519">
        <w:t>or</w:t>
      </w:r>
      <w:r w:rsidR="00FC4E2E" w:rsidRPr="00D77BBA">
        <w:t xml:space="preserve"> </w:t>
      </w:r>
      <w:r w:rsidR="00F1297B">
        <w:t xml:space="preserve">severe </w:t>
      </w:r>
      <w:r w:rsidR="00FC4E2E" w:rsidRPr="00D77BBA">
        <w:t>skin itchiness</w:t>
      </w:r>
      <w:r w:rsidR="005B6902">
        <w:t xml:space="preserve"> (</w:t>
      </w:r>
      <w:r w:rsidR="002D7508">
        <w:t>n=1 each</w:t>
      </w:r>
      <w:r w:rsidR="005B6902">
        <w:t>)</w:t>
      </w:r>
      <w:r w:rsidR="0003132A" w:rsidRPr="00D77BBA">
        <w:t>.</w:t>
      </w:r>
      <w:r w:rsidR="00BC4FDB" w:rsidRPr="00D77BBA">
        <w:t xml:space="preserve"> </w:t>
      </w:r>
      <w:r w:rsidR="00090C2E">
        <w:t>Four of these</w:t>
      </w:r>
      <w:r w:rsidR="00162C14">
        <w:t xml:space="preserve"> five</w:t>
      </w:r>
      <w:r w:rsidR="00090C2E">
        <w:t xml:space="preserve"> patients</w:t>
      </w:r>
      <w:r w:rsidR="00195D4F" w:rsidRPr="00D77BBA">
        <w:t xml:space="preserve"> had</w:t>
      </w:r>
      <w:r w:rsidR="0003132A" w:rsidRPr="00D77BBA">
        <w:t xml:space="preserve"> experienced no pain relief at the time of </w:t>
      </w:r>
      <w:r w:rsidR="00D13519">
        <w:t xml:space="preserve">their </w:t>
      </w:r>
      <w:r w:rsidR="006D63AE">
        <w:t>di</w:t>
      </w:r>
      <w:r w:rsidR="0055096F">
        <w:t>scontinuation. The remaining patient (#8, Table W2) had reported substantial pain relief on 1g BD and had dis</w:t>
      </w:r>
      <w:r w:rsidR="00E02919">
        <w:t>posed</w:t>
      </w:r>
      <w:r w:rsidR="0055096F">
        <w:t xml:space="preserve"> of her two crutches, </w:t>
      </w:r>
      <w:r w:rsidR="00E02919">
        <w:t>to walk</w:t>
      </w:r>
      <w:r w:rsidR="0055096F" w:rsidRPr="00D77BBA">
        <w:t xml:space="preserve"> unaided</w:t>
      </w:r>
      <w:r w:rsidR="0055096F">
        <w:t xml:space="preserve">, however this reverted to baseline after 6 weeks off drug (not shown). </w:t>
      </w:r>
    </w:p>
    <w:p w14:paraId="62BED0FE" w14:textId="39A95F88" w:rsidR="000E7276" w:rsidRPr="00D77BBA" w:rsidRDefault="00BC4FDB" w:rsidP="00162CD1">
      <w:pPr>
        <w:spacing w:line="480" w:lineRule="auto"/>
        <w:rPr>
          <w:rFonts w:cs="Arial"/>
          <w:i/>
        </w:rPr>
      </w:pPr>
      <w:r w:rsidRPr="00D77BBA">
        <w:t>The proportio</w:t>
      </w:r>
      <w:r w:rsidR="00195D4F" w:rsidRPr="00D77BBA">
        <w:t>n of patients who tolerated full up-titration per protocol</w:t>
      </w:r>
      <w:r w:rsidRPr="00D77BBA">
        <w:t xml:space="preserve"> was </w:t>
      </w:r>
      <w:r w:rsidR="000B54EE">
        <w:t>45% (</w:t>
      </w:r>
      <w:r w:rsidR="000B54EE" w:rsidRPr="00D77BBA">
        <w:t>5/11</w:t>
      </w:r>
      <w:r w:rsidR="000B54EE">
        <w:t>)</w:t>
      </w:r>
      <w:r w:rsidR="00F40BCE">
        <w:t>; one additional patient (</w:t>
      </w:r>
      <w:r w:rsidR="005B6902">
        <w:t>#1,</w:t>
      </w:r>
      <w:r w:rsidR="00F40BCE">
        <w:t xml:space="preserve"> Table W2)</w:t>
      </w:r>
      <w:r w:rsidR="005B6902">
        <w:t xml:space="preserve"> </w:t>
      </w:r>
      <w:r w:rsidR="0055096F">
        <w:t xml:space="preserve">reported moderate pain relief, but </w:t>
      </w:r>
      <w:r w:rsidR="0055096F">
        <w:lastRenderedPageBreak/>
        <w:t xml:space="preserve">dose-limiting nausea on 1g BD, and then </w:t>
      </w:r>
      <w:r w:rsidR="005B6902">
        <w:t>tolerated treatment with 500mg BD, with limited benefit.</w:t>
      </w:r>
    </w:p>
    <w:p w14:paraId="4304C2A8" w14:textId="77777777" w:rsidR="000E7276" w:rsidRPr="00D77BBA" w:rsidRDefault="000E7276" w:rsidP="00162CD1">
      <w:pPr>
        <w:spacing w:line="480" w:lineRule="auto"/>
        <w:rPr>
          <w:rFonts w:cs="Arial"/>
          <w:i/>
        </w:rPr>
      </w:pPr>
    </w:p>
    <w:p w14:paraId="7EFE09DE" w14:textId="26D96C0A" w:rsidR="00181680" w:rsidRDefault="000E7276" w:rsidP="00CE02C2">
      <w:pPr>
        <w:spacing w:line="480" w:lineRule="auto"/>
        <w:outlineLvl w:val="0"/>
        <w:rPr>
          <w:rFonts w:cs="Arial"/>
          <w:i/>
        </w:rPr>
      </w:pPr>
      <w:r w:rsidRPr="00D77BBA">
        <w:rPr>
          <w:rFonts w:cs="Arial"/>
          <w:i/>
        </w:rPr>
        <w:t>Exploratory outcomes</w:t>
      </w:r>
    </w:p>
    <w:p w14:paraId="4171515C" w14:textId="22EE90E9" w:rsidR="007C589F" w:rsidRPr="007E1CBA" w:rsidRDefault="007E1CBA" w:rsidP="00162CD1">
      <w:pPr>
        <w:spacing w:line="480" w:lineRule="auto"/>
        <w:rPr>
          <w:rFonts w:cs="Arial"/>
        </w:rPr>
      </w:pPr>
      <w:r>
        <w:rPr>
          <w:rFonts w:cs="Arial"/>
          <w:i/>
        </w:rPr>
        <w:t>Responder analysis</w:t>
      </w:r>
      <w:r w:rsidR="005B6902">
        <w:rPr>
          <w:rFonts w:cs="Arial"/>
          <w:i/>
        </w:rPr>
        <w:t xml:space="preserve">: </w:t>
      </w:r>
      <w:r w:rsidR="00F3594B">
        <w:rPr>
          <w:rFonts w:cs="Arial"/>
        </w:rPr>
        <w:t>The</w:t>
      </w:r>
      <w:r w:rsidR="00893D99">
        <w:rPr>
          <w:rFonts w:cs="Arial"/>
        </w:rPr>
        <w:t>se</w:t>
      </w:r>
      <w:r w:rsidR="004C1B36">
        <w:rPr>
          <w:rFonts w:cs="Arial"/>
        </w:rPr>
        <w:t xml:space="preserve"> </w:t>
      </w:r>
      <w:r w:rsidR="00276219">
        <w:rPr>
          <w:rFonts w:cs="Arial"/>
        </w:rPr>
        <w:t>‘responders’</w:t>
      </w:r>
      <w:r w:rsidR="004C1B36">
        <w:rPr>
          <w:rFonts w:cs="Arial"/>
        </w:rPr>
        <w:t xml:space="preserve"> </w:t>
      </w:r>
      <w:r w:rsidR="00276C0E">
        <w:rPr>
          <w:rFonts w:cs="Arial"/>
        </w:rPr>
        <w:t xml:space="preserve">(patients with an average difference of </w:t>
      </w:r>
      <w:r w:rsidR="00890937">
        <w:rPr>
          <w:rFonts w:cs="Arial"/>
        </w:rPr>
        <w:t xml:space="preserve">at least </w:t>
      </w:r>
      <w:r w:rsidR="00276C0E">
        <w:rPr>
          <w:rFonts w:cs="Arial"/>
        </w:rPr>
        <w:t xml:space="preserve">two NRS points between baseline pain intensity and pain intensity after active treatment, n=4) </w:t>
      </w:r>
      <w:r w:rsidR="004C1B36">
        <w:rPr>
          <w:rFonts w:cs="Arial"/>
        </w:rPr>
        <w:t>experienced a reduction of their pain in all McGill pain sub-qualities, with strong effects on gnawing, hot-burning, tiring-exhaus</w:t>
      </w:r>
      <w:r w:rsidR="00F3594B">
        <w:rPr>
          <w:rFonts w:cs="Arial"/>
        </w:rPr>
        <w:t>t</w:t>
      </w:r>
      <w:r w:rsidR="004C1B36">
        <w:rPr>
          <w:rFonts w:cs="Arial"/>
        </w:rPr>
        <w:t>ing, piercing, and light-</w:t>
      </w:r>
      <w:r w:rsidR="0055096F">
        <w:rPr>
          <w:rFonts w:cs="Arial"/>
        </w:rPr>
        <w:t>touch pains, contrasted by</w:t>
      </w:r>
      <w:r w:rsidR="005B6902">
        <w:rPr>
          <w:rFonts w:cs="Arial"/>
        </w:rPr>
        <w:t xml:space="preserve"> only little improvements of</w:t>
      </w:r>
      <w:r w:rsidR="004C1B36">
        <w:rPr>
          <w:rFonts w:cs="Arial"/>
        </w:rPr>
        <w:t xml:space="preserve"> throbbing and aching pains (</w:t>
      </w:r>
      <w:r w:rsidR="009A0EBD">
        <w:rPr>
          <w:rFonts w:cs="Arial"/>
        </w:rPr>
        <w:t xml:space="preserve">supplementary </w:t>
      </w:r>
      <w:r w:rsidR="004C1B36" w:rsidRPr="00F3594B">
        <w:rPr>
          <w:rFonts w:cs="Arial"/>
          <w:color w:val="000000" w:themeColor="text1"/>
        </w:rPr>
        <w:t xml:space="preserve">Table </w:t>
      </w:r>
      <w:r w:rsidR="00F3594B" w:rsidRPr="00F3594B">
        <w:rPr>
          <w:rFonts w:cs="Arial"/>
          <w:color w:val="000000" w:themeColor="text1"/>
        </w:rPr>
        <w:t>W</w:t>
      </w:r>
      <w:r w:rsidR="009A0EBD">
        <w:rPr>
          <w:rFonts w:cs="Arial"/>
          <w:color w:val="000000" w:themeColor="text1"/>
        </w:rPr>
        <w:t>5</w:t>
      </w:r>
      <w:r w:rsidR="004C1B36">
        <w:rPr>
          <w:rFonts w:cs="Arial"/>
        </w:rPr>
        <w:t>).</w:t>
      </w:r>
      <w:r w:rsidR="007C589F">
        <w:rPr>
          <w:rFonts w:cs="Arial"/>
        </w:rPr>
        <w:t xml:space="preserve"> </w:t>
      </w:r>
      <w:r w:rsidR="0055096F">
        <w:rPr>
          <w:rFonts w:cs="Arial"/>
        </w:rPr>
        <w:t xml:space="preserve">A summary of relevant outcomes is provided in </w:t>
      </w:r>
      <w:r w:rsidR="002F70FE">
        <w:rPr>
          <w:rFonts w:cs="Arial"/>
          <w:color w:val="000000" w:themeColor="text1"/>
        </w:rPr>
        <w:t>Table 2</w:t>
      </w:r>
      <w:r w:rsidR="0055096F" w:rsidRPr="00F3594B">
        <w:rPr>
          <w:rFonts w:cs="Arial"/>
          <w:color w:val="000000" w:themeColor="text1"/>
        </w:rPr>
        <w:t xml:space="preserve">. </w:t>
      </w:r>
      <w:r w:rsidR="007C589F">
        <w:rPr>
          <w:rFonts w:cs="Arial"/>
        </w:rPr>
        <w:t>The</w:t>
      </w:r>
      <w:r w:rsidR="00937691">
        <w:rPr>
          <w:rFonts w:cs="Arial"/>
        </w:rPr>
        <w:t>se</w:t>
      </w:r>
      <w:r w:rsidR="007C589F">
        <w:rPr>
          <w:rFonts w:cs="Arial"/>
        </w:rPr>
        <w:t xml:space="preserve"> four responders </w:t>
      </w:r>
      <w:r w:rsidR="006575F8">
        <w:rPr>
          <w:rFonts w:cs="Arial"/>
        </w:rPr>
        <w:t>h</w:t>
      </w:r>
      <w:r w:rsidR="009D0AE7">
        <w:rPr>
          <w:rFonts w:cs="Arial"/>
        </w:rPr>
        <w:t xml:space="preserve">ad </w:t>
      </w:r>
      <w:r w:rsidR="006575F8">
        <w:rPr>
          <w:rFonts w:cs="Arial"/>
        </w:rPr>
        <w:t xml:space="preserve">relatively low </w:t>
      </w:r>
      <w:r w:rsidR="009D0AE7">
        <w:rPr>
          <w:rFonts w:cs="Arial"/>
        </w:rPr>
        <w:t>med</w:t>
      </w:r>
      <w:r w:rsidR="005B6902">
        <w:rPr>
          <w:rFonts w:cs="Arial"/>
        </w:rPr>
        <w:t xml:space="preserve">ication consumption at baseline, with few changes during the trial </w:t>
      </w:r>
      <w:r w:rsidR="007C589F">
        <w:rPr>
          <w:rFonts w:cs="Arial"/>
        </w:rPr>
        <w:t>(</w:t>
      </w:r>
      <w:r w:rsidR="009A0EBD">
        <w:rPr>
          <w:rFonts w:cs="Arial"/>
        </w:rPr>
        <w:t xml:space="preserve">supplementary </w:t>
      </w:r>
      <w:r w:rsidR="00E318B3" w:rsidRPr="00F3594B">
        <w:rPr>
          <w:rFonts w:cs="Arial"/>
          <w:color w:val="000000" w:themeColor="text1"/>
        </w:rPr>
        <w:t>T</w:t>
      </w:r>
      <w:r w:rsidR="007C589F" w:rsidRPr="00F3594B">
        <w:rPr>
          <w:rFonts w:cs="Arial"/>
          <w:color w:val="000000" w:themeColor="text1"/>
        </w:rPr>
        <w:t xml:space="preserve">able </w:t>
      </w:r>
      <w:r w:rsidR="00F3594B" w:rsidRPr="00F3594B">
        <w:rPr>
          <w:rFonts w:cs="Arial"/>
          <w:color w:val="000000" w:themeColor="text1"/>
        </w:rPr>
        <w:t>W</w:t>
      </w:r>
      <w:r w:rsidR="009A0EBD">
        <w:rPr>
          <w:rFonts w:cs="Arial"/>
          <w:color w:val="000000" w:themeColor="text1"/>
        </w:rPr>
        <w:t>6</w:t>
      </w:r>
      <w:r w:rsidR="007C589F">
        <w:rPr>
          <w:rFonts w:cs="Arial"/>
        </w:rPr>
        <w:t>)</w:t>
      </w:r>
      <w:r w:rsidR="009D0AE7">
        <w:rPr>
          <w:rFonts w:cs="Arial"/>
        </w:rPr>
        <w:t>.</w:t>
      </w:r>
      <w:r>
        <w:rPr>
          <w:rFonts w:cs="Arial"/>
        </w:rPr>
        <w:t xml:space="preserve"> </w:t>
      </w:r>
      <w:r w:rsidR="00267569">
        <w:rPr>
          <w:rFonts w:cs="Arial"/>
        </w:rPr>
        <w:t xml:space="preserve"> </w:t>
      </w:r>
      <w:r>
        <w:rPr>
          <w:rFonts w:cs="Arial"/>
        </w:rPr>
        <w:t xml:space="preserve">Following </w:t>
      </w:r>
      <w:r w:rsidR="006872EA">
        <w:rPr>
          <w:rFonts w:cs="Arial"/>
        </w:rPr>
        <w:t xml:space="preserve">the end of </w:t>
      </w:r>
      <w:r>
        <w:rPr>
          <w:rFonts w:cs="Arial"/>
        </w:rPr>
        <w:t xml:space="preserve">active treatment, the average weekly pain intensity in the </w:t>
      </w:r>
      <w:r w:rsidRPr="006822C6">
        <w:rPr>
          <w:rFonts w:cs="Arial"/>
        </w:rPr>
        <w:t>four</w:t>
      </w:r>
      <w:r>
        <w:rPr>
          <w:rFonts w:cs="Arial"/>
        </w:rPr>
        <w:t xml:space="preserve"> responders had started to rise by week 10, and had returned</w:t>
      </w:r>
      <w:r w:rsidRPr="006822C6">
        <w:rPr>
          <w:rFonts w:cs="Arial"/>
        </w:rPr>
        <w:t xml:space="preserve"> </w:t>
      </w:r>
      <w:r>
        <w:rPr>
          <w:rFonts w:cs="Arial"/>
        </w:rPr>
        <w:t>to baseline</w:t>
      </w:r>
      <w:r w:rsidR="004E33DB">
        <w:rPr>
          <w:rFonts w:cs="Arial"/>
        </w:rPr>
        <w:t xml:space="preserve"> </w:t>
      </w:r>
      <w:r>
        <w:rPr>
          <w:rFonts w:cs="Arial"/>
        </w:rPr>
        <w:t>-1NRS points</w:t>
      </w:r>
      <w:r w:rsidR="00B543FC">
        <w:rPr>
          <w:rFonts w:cs="Arial"/>
        </w:rPr>
        <w:t>, or higher,</w:t>
      </w:r>
      <w:r>
        <w:rPr>
          <w:rFonts w:cs="Arial"/>
        </w:rPr>
        <w:t xml:space="preserve"> by the end of the study</w:t>
      </w:r>
      <w:r w:rsidR="00267569">
        <w:rPr>
          <w:rFonts w:cs="Arial"/>
        </w:rPr>
        <w:t xml:space="preserve"> (not shown)</w:t>
      </w:r>
      <w:r>
        <w:rPr>
          <w:rFonts w:cs="Arial"/>
        </w:rPr>
        <w:t xml:space="preserve">. </w:t>
      </w:r>
    </w:p>
    <w:p w14:paraId="78B8B3B2" w14:textId="0DCE6124" w:rsidR="00AF6BC5" w:rsidRDefault="00AF6BC5" w:rsidP="00162CD1">
      <w:pPr>
        <w:spacing w:line="480" w:lineRule="auto"/>
        <w:rPr>
          <w:rFonts w:cs="Arial"/>
          <w:color w:val="FF0000"/>
        </w:rPr>
      </w:pPr>
    </w:p>
    <w:p w14:paraId="41DCF0BF" w14:textId="0A87EBE7" w:rsidR="00E33BAB" w:rsidRPr="007E1CBA" w:rsidRDefault="00E33BAB" w:rsidP="00162CD1">
      <w:pPr>
        <w:spacing w:line="480" w:lineRule="auto"/>
        <w:rPr>
          <w:rFonts w:cs="Arial"/>
          <w:i/>
          <w:color w:val="000000" w:themeColor="text1"/>
        </w:rPr>
      </w:pPr>
      <w:r w:rsidRPr="00BB2C41">
        <w:rPr>
          <w:rFonts w:cs="Arial"/>
          <w:i/>
          <w:color w:val="000000" w:themeColor="text1"/>
        </w:rPr>
        <w:t>Adverse Events</w:t>
      </w:r>
      <w:r w:rsidR="007E1CBA">
        <w:rPr>
          <w:rFonts w:cs="Arial"/>
          <w:i/>
          <w:color w:val="000000" w:themeColor="text1"/>
        </w:rPr>
        <w:t xml:space="preserve">: </w:t>
      </w:r>
      <w:r w:rsidR="006872EA">
        <w:rPr>
          <w:rFonts w:cs="Arial"/>
        </w:rPr>
        <w:t>T</w:t>
      </w:r>
      <w:r w:rsidR="006D6656">
        <w:rPr>
          <w:rFonts w:cs="Arial"/>
        </w:rPr>
        <w:t xml:space="preserve">he 11 patients reported 130 adverse events on drug. </w:t>
      </w:r>
      <w:r w:rsidR="008A5C9C">
        <w:rPr>
          <w:rFonts w:cs="Arial"/>
        </w:rPr>
        <w:t xml:space="preserve">GI-related effects were common. </w:t>
      </w:r>
      <w:r w:rsidR="005768D6">
        <w:rPr>
          <w:rFonts w:cs="Arial"/>
        </w:rPr>
        <w:t>Four</w:t>
      </w:r>
      <w:r w:rsidR="008A5C9C">
        <w:rPr>
          <w:rFonts w:cs="Arial"/>
        </w:rPr>
        <w:t xml:space="preserve"> </w:t>
      </w:r>
      <w:r w:rsidR="001B28CE">
        <w:rPr>
          <w:rFonts w:cs="Arial"/>
        </w:rPr>
        <w:t xml:space="preserve">adverse </w:t>
      </w:r>
      <w:r w:rsidR="008A5C9C">
        <w:rPr>
          <w:rFonts w:cs="Arial"/>
        </w:rPr>
        <w:t>e</w:t>
      </w:r>
      <w:r w:rsidR="001B28CE">
        <w:rPr>
          <w:rFonts w:cs="Arial"/>
        </w:rPr>
        <w:t>vents</w:t>
      </w:r>
      <w:r w:rsidR="008A5C9C">
        <w:rPr>
          <w:rFonts w:cs="Arial"/>
        </w:rPr>
        <w:t xml:space="preserve"> were classed as severe (</w:t>
      </w:r>
      <w:r w:rsidR="005768D6">
        <w:rPr>
          <w:rFonts w:cs="Arial"/>
        </w:rPr>
        <w:t xml:space="preserve">nausea, </w:t>
      </w:r>
      <w:r w:rsidR="008A5C9C">
        <w:rPr>
          <w:rFonts w:cs="Arial"/>
        </w:rPr>
        <w:t xml:space="preserve">blackout followed by fall with facial contusion, skin itchiness). </w:t>
      </w:r>
      <w:r w:rsidR="009F5D42">
        <w:rPr>
          <w:rFonts w:cs="Arial"/>
        </w:rPr>
        <w:t xml:space="preserve">Two </w:t>
      </w:r>
      <w:r w:rsidR="00267569">
        <w:rPr>
          <w:rFonts w:cs="Arial"/>
        </w:rPr>
        <w:t>events</w:t>
      </w:r>
      <w:r w:rsidR="007B625D">
        <w:rPr>
          <w:rFonts w:cs="Arial"/>
        </w:rPr>
        <w:t xml:space="preserve"> after physical accidents occurring in the same patient</w:t>
      </w:r>
      <w:r w:rsidR="00267569">
        <w:rPr>
          <w:rFonts w:cs="Arial"/>
        </w:rPr>
        <w:t xml:space="preserve"> were classed as serious</w:t>
      </w:r>
      <w:r w:rsidR="007B625D">
        <w:rPr>
          <w:rFonts w:cs="Arial"/>
        </w:rPr>
        <w:t xml:space="preserve"> and</w:t>
      </w:r>
      <w:r w:rsidR="009F5D42">
        <w:rPr>
          <w:rFonts w:cs="Arial"/>
        </w:rPr>
        <w:t xml:space="preserve"> judged </w:t>
      </w:r>
      <w:r w:rsidR="007B625D">
        <w:rPr>
          <w:rFonts w:cs="Arial"/>
        </w:rPr>
        <w:t>as not</w:t>
      </w:r>
      <w:r w:rsidR="009F5D42">
        <w:rPr>
          <w:rFonts w:cs="Arial"/>
        </w:rPr>
        <w:t xml:space="preserve"> drug</w:t>
      </w:r>
      <w:r w:rsidR="007450EB">
        <w:rPr>
          <w:rFonts w:cs="Arial"/>
        </w:rPr>
        <w:t>-</w:t>
      </w:r>
      <w:r w:rsidR="009F5D42">
        <w:rPr>
          <w:rFonts w:cs="Arial"/>
        </w:rPr>
        <w:t xml:space="preserve">related. </w:t>
      </w:r>
      <w:r w:rsidR="00267569">
        <w:rPr>
          <w:rFonts w:cs="Arial"/>
        </w:rPr>
        <w:t>There were no</w:t>
      </w:r>
      <w:r w:rsidR="003959A7">
        <w:rPr>
          <w:rFonts w:cs="Arial"/>
        </w:rPr>
        <w:t xml:space="preserve"> suspected unexpected serious adverse reactions</w:t>
      </w:r>
      <w:r w:rsidR="00267569">
        <w:rPr>
          <w:rFonts w:cs="Arial"/>
        </w:rPr>
        <w:t xml:space="preserve"> </w:t>
      </w:r>
      <w:r w:rsidR="003959A7">
        <w:rPr>
          <w:rFonts w:cs="Arial"/>
        </w:rPr>
        <w:t>(</w:t>
      </w:r>
      <w:r w:rsidR="00267569">
        <w:rPr>
          <w:rFonts w:cs="Arial"/>
        </w:rPr>
        <w:t>SU</w:t>
      </w:r>
      <w:r w:rsidR="003959A7">
        <w:rPr>
          <w:rFonts w:cs="Arial"/>
        </w:rPr>
        <w:t>SAR)</w:t>
      </w:r>
      <w:r w:rsidR="00267569">
        <w:rPr>
          <w:rFonts w:cs="Arial"/>
        </w:rPr>
        <w:t>.</w:t>
      </w:r>
      <w:r w:rsidR="00CF58A7">
        <w:rPr>
          <w:rFonts w:cs="Arial"/>
        </w:rPr>
        <w:t xml:space="preserve"> </w:t>
      </w:r>
      <w:r w:rsidR="00253A4A">
        <w:rPr>
          <w:rFonts w:cs="Arial"/>
        </w:rPr>
        <w:t>All a</w:t>
      </w:r>
      <w:r w:rsidR="00CF58A7">
        <w:rPr>
          <w:rFonts w:cs="Arial"/>
        </w:rPr>
        <w:t xml:space="preserve">dverse events classed as having a </w:t>
      </w:r>
      <w:r w:rsidR="00E62689">
        <w:rPr>
          <w:rFonts w:cs="Arial"/>
        </w:rPr>
        <w:t xml:space="preserve">potential </w:t>
      </w:r>
      <w:r w:rsidR="00CF58A7">
        <w:rPr>
          <w:rFonts w:cs="Arial"/>
        </w:rPr>
        <w:t xml:space="preserve">relation to the </w:t>
      </w:r>
      <w:r w:rsidR="00A4348C">
        <w:rPr>
          <w:rFonts w:cs="Arial"/>
        </w:rPr>
        <w:t xml:space="preserve">study </w:t>
      </w:r>
      <w:r w:rsidR="00FE5A4D">
        <w:rPr>
          <w:rFonts w:cs="Arial"/>
        </w:rPr>
        <w:t xml:space="preserve">drug </w:t>
      </w:r>
      <w:r w:rsidR="00E62689">
        <w:rPr>
          <w:rFonts w:cs="Arial"/>
        </w:rPr>
        <w:t xml:space="preserve">had </w:t>
      </w:r>
      <w:r w:rsidR="00FE5A4D">
        <w:rPr>
          <w:rFonts w:cs="Arial"/>
        </w:rPr>
        <w:t xml:space="preserve">resolved </w:t>
      </w:r>
      <w:r w:rsidR="00E62689">
        <w:rPr>
          <w:rFonts w:cs="Arial"/>
        </w:rPr>
        <w:t>by the</w:t>
      </w:r>
      <w:r w:rsidR="00253A4A">
        <w:rPr>
          <w:rFonts w:cs="Arial"/>
        </w:rPr>
        <w:t xml:space="preserve"> end of the study.</w:t>
      </w:r>
      <w:r w:rsidR="00E62689">
        <w:rPr>
          <w:rFonts w:cs="Arial"/>
        </w:rPr>
        <w:t xml:space="preserve"> </w:t>
      </w:r>
      <w:r w:rsidR="00FE5A4D">
        <w:rPr>
          <w:rFonts w:cs="Arial"/>
        </w:rPr>
        <w:t xml:space="preserve"> </w:t>
      </w:r>
    </w:p>
    <w:p w14:paraId="5890871C" w14:textId="77777777" w:rsidR="00903105" w:rsidRDefault="00903105" w:rsidP="00162CD1">
      <w:pPr>
        <w:spacing w:line="480" w:lineRule="auto"/>
        <w:rPr>
          <w:rFonts w:cs="Arial"/>
          <w:i/>
        </w:rPr>
      </w:pPr>
    </w:p>
    <w:p w14:paraId="1E361CE7" w14:textId="1B71B557" w:rsidR="00DC36EE" w:rsidRPr="007E1CBA" w:rsidRDefault="00AE79B9" w:rsidP="00162CD1">
      <w:pPr>
        <w:spacing w:line="480" w:lineRule="auto"/>
        <w:rPr>
          <w:rFonts w:cs="Arial"/>
          <w:i/>
        </w:rPr>
      </w:pPr>
      <w:r w:rsidRPr="00AE79B9">
        <w:rPr>
          <w:rFonts w:cs="Arial"/>
          <w:i/>
        </w:rPr>
        <w:lastRenderedPageBreak/>
        <w:t>Health Economics</w:t>
      </w:r>
      <w:r w:rsidR="007E1CBA">
        <w:rPr>
          <w:rFonts w:cs="Arial"/>
          <w:i/>
        </w:rPr>
        <w:t xml:space="preserve">: </w:t>
      </w:r>
      <w:r w:rsidR="006872EA">
        <w:rPr>
          <w:rFonts w:cs="Arial"/>
        </w:rPr>
        <w:t>T</w:t>
      </w:r>
      <w:r w:rsidR="00C15002" w:rsidRPr="00DC36EE">
        <w:rPr>
          <w:rFonts w:cs="Arial"/>
        </w:rPr>
        <w:t xml:space="preserve">he QoL gain secured by the responders - converted into Quality Adjusted Life Years (QALYs) – results in 1.77 QALYs over a 10-year period. </w:t>
      </w:r>
      <w:r w:rsidR="00C15002">
        <w:rPr>
          <w:rFonts w:cs="Arial"/>
        </w:rPr>
        <w:t>Assuming</w:t>
      </w:r>
      <w:r w:rsidR="000D1580">
        <w:rPr>
          <w:rFonts w:cs="Arial"/>
        </w:rPr>
        <w:t>,</w:t>
      </w:r>
      <w:r w:rsidR="00C15002">
        <w:rPr>
          <w:rFonts w:cs="Arial"/>
        </w:rPr>
        <w:t xml:space="preserve"> that t</w:t>
      </w:r>
      <w:r w:rsidR="00C15002" w:rsidRPr="00DC36EE">
        <w:rPr>
          <w:rFonts w:cs="Arial"/>
        </w:rPr>
        <w:t xml:space="preserve">he estimated costs </w:t>
      </w:r>
      <w:r w:rsidR="00C15002">
        <w:rPr>
          <w:rFonts w:cs="Arial"/>
        </w:rPr>
        <w:t xml:space="preserve">were </w:t>
      </w:r>
      <w:r w:rsidR="00C15002" w:rsidRPr="00DC36EE">
        <w:rPr>
          <w:rFonts w:cs="Arial"/>
        </w:rPr>
        <w:t>£400 per year for drug costs and patient management</w:t>
      </w:r>
      <w:r w:rsidR="00C15002">
        <w:rPr>
          <w:rFonts w:cs="Arial"/>
        </w:rPr>
        <w:t>, the resultant c</w:t>
      </w:r>
      <w:r w:rsidR="00C15002" w:rsidRPr="00DC36EE">
        <w:rPr>
          <w:rFonts w:cs="Arial"/>
        </w:rPr>
        <w:t>o</w:t>
      </w:r>
      <w:r w:rsidR="00C15002">
        <w:rPr>
          <w:rFonts w:cs="Arial"/>
        </w:rPr>
        <w:t>st per QALY would be £1,875; if the annual costs were £800, the cost per QALY would be £4,011.</w:t>
      </w:r>
    </w:p>
    <w:p w14:paraId="13EDC9AA" w14:textId="77777777" w:rsidR="001D055A" w:rsidRDefault="001D055A" w:rsidP="00162CD1">
      <w:pPr>
        <w:spacing w:line="480" w:lineRule="auto"/>
        <w:rPr>
          <w:rFonts w:cs="Arial"/>
          <w:i/>
        </w:rPr>
      </w:pPr>
    </w:p>
    <w:p w14:paraId="0ECAA74E" w14:textId="281F5D76" w:rsidR="005271B2" w:rsidRPr="00CF4DDD" w:rsidRDefault="005271B2" w:rsidP="003B1A88">
      <w:pPr>
        <w:spacing w:line="480" w:lineRule="auto"/>
        <w:rPr>
          <w:rFonts w:cs="Arial"/>
          <w:i/>
        </w:rPr>
      </w:pPr>
      <w:r w:rsidRPr="00CF4DDD">
        <w:rPr>
          <w:rFonts w:cs="Arial"/>
          <w:i/>
        </w:rPr>
        <w:t>Clinical treatment of MYPS</w:t>
      </w:r>
      <w:r>
        <w:rPr>
          <w:rFonts w:cs="Arial"/>
          <w:i/>
        </w:rPr>
        <w:t>-responders</w:t>
      </w:r>
      <w:r w:rsidR="003B1A88">
        <w:rPr>
          <w:rFonts w:cs="Arial"/>
          <w:i/>
        </w:rPr>
        <w:t>,</w:t>
      </w:r>
      <w:r>
        <w:rPr>
          <w:rFonts w:cs="Arial"/>
          <w:i/>
        </w:rPr>
        <w:t xml:space="preserve"> and </w:t>
      </w:r>
      <w:r w:rsidR="003B1A88">
        <w:rPr>
          <w:rFonts w:cs="Arial"/>
          <w:i/>
        </w:rPr>
        <w:t xml:space="preserve">two </w:t>
      </w:r>
      <w:r>
        <w:rPr>
          <w:rFonts w:cs="Arial"/>
          <w:i/>
        </w:rPr>
        <w:t>patients with suspected idiosyncratic reactions to mycophenolate</w:t>
      </w:r>
    </w:p>
    <w:p w14:paraId="678097F2" w14:textId="6495234F" w:rsidR="005271B2" w:rsidRPr="00212DD3" w:rsidRDefault="00232951" w:rsidP="00232951">
      <w:pPr>
        <w:spacing w:line="480" w:lineRule="auto"/>
        <w:rPr>
          <w:rFonts w:cs="Arial"/>
        </w:rPr>
      </w:pPr>
      <w:r>
        <w:rPr>
          <w:rFonts w:cs="Arial"/>
        </w:rPr>
        <w:t xml:space="preserve">After their </w:t>
      </w:r>
      <w:r w:rsidR="000C3133">
        <w:rPr>
          <w:rFonts w:cs="Arial"/>
        </w:rPr>
        <w:t xml:space="preserve">trial </w:t>
      </w:r>
      <w:r>
        <w:rPr>
          <w:rFonts w:cs="Arial"/>
        </w:rPr>
        <w:t>participation had ended, clinical</w:t>
      </w:r>
      <w:r w:rsidR="005271B2">
        <w:rPr>
          <w:rFonts w:cs="Arial"/>
        </w:rPr>
        <w:t xml:space="preserve"> </w:t>
      </w:r>
      <w:r w:rsidR="006E39AF">
        <w:rPr>
          <w:rFonts w:cs="Arial"/>
        </w:rPr>
        <w:t xml:space="preserve">DMARD </w:t>
      </w:r>
      <w:r w:rsidR="005271B2">
        <w:rPr>
          <w:rFonts w:cs="Arial"/>
        </w:rPr>
        <w:t>treatment through the UK public healthcare provider (NHS)</w:t>
      </w:r>
      <w:r w:rsidR="00457D8D">
        <w:rPr>
          <w:rFonts w:cs="Arial"/>
        </w:rPr>
        <w:t xml:space="preserve"> was provided</w:t>
      </w:r>
      <w:r w:rsidR="005271B2">
        <w:rPr>
          <w:rFonts w:cs="Arial"/>
        </w:rPr>
        <w:t xml:space="preserve"> to </w:t>
      </w:r>
      <w:r w:rsidR="003B1A88">
        <w:rPr>
          <w:rFonts w:cs="Arial"/>
        </w:rPr>
        <w:t>s</w:t>
      </w:r>
      <w:r w:rsidR="006E39AF">
        <w:rPr>
          <w:rFonts w:cs="Arial"/>
        </w:rPr>
        <w:t>even</w:t>
      </w:r>
      <w:r w:rsidR="005271B2">
        <w:rPr>
          <w:rFonts w:cs="Arial"/>
        </w:rPr>
        <w:t xml:space="preserve"> </w:t>
      </w:r>
      <w:r>
        <w:rPr>
          <w:rFonts w:cs="Arial"/>
        </w:rPr>
        <w:t>trial participants</w:t>
      </w:r>
      <w:r w:rsidR="00350A5E">
        <w:rPr>
          <w:rFonts w:cs="Arial"/>
        </w:rPr>
        <w:t>,</w:t>
      </w:r>
      <w:r>
        <w:rPr>
          <w:rFonts w:cs="Arial"/>
        </w:rPr>
        <w:t xml:space="preserve"> following individual consent.</w:t>
      </w:r>
      <w:r w:rsidR="00276219">
        <w:rPr>
          <w:rFonts w:cs="Arial"/>
        </w:rPr>
        <w:t xml:space="preserve"> </w:t>
      </w:r>
      <w:r w:rsidR="007F0845">
        <w:rPr>
          <w:rFonts w:cs="Arial"/>
        </w:rPr>
        <w:t>Pt. #1 was up-titrat</w:t>
      </w:r>
      <w:r w:rsidR="00350A5E">
        <w:rPr>
          <w:rFonts w:cs="Arial"/>
        </w:rPr>
        <w:t>ed</w:t>
      </w:r>
      <w:r w:rsidR="007F0845">
        <w:rPr>
          <w:rFonts w:cs="Arial"/>
        </w:rPr>
        <w:t xml:space="preserve"> </w:t>
      </w:r>
      <w:r w:rsidR="00350A5E">
        <w:rPr>
          <w:rFonts w:cs="Arial"/>
        </w:rPr>
        <w:t xml:space="preserve">slowly </w:t>
      </w:r>
      <w:r>
        <w:rPr>
          <w:rFonts w:cs="Arial"/>
        </w:rPr>
        <w:t>but</w:t>
      </w:r>
      <w:r w:rsidR="007F0845">
        <w:rPr>
          <w:rFonts w:cs="Arial"/>
        </w:rPr>
        <w:t xml:space="preserve"> developed dose-limit</w:t>
      </w:r>
      <w:r w:rsidR="00276219">
        <w:rPr>
          <w:rFonts w:cs="Arial"/>
        </w:rPr>
        <w:t xml:space="preserve">ing nausea at 500mg-1g, </w:t>
      </w:r>
      <w:r w:rsidR="007F0845">
        <w:rPr>
          <w:rFonts w:cs="Arial"/>
        </w:rPr>
        <w:t>with only minimal pain relief</w:t>
      </w:r>
      <w:r>
        <w:rPr>
          <w:rFonts w:cs="Arial"/>
        </w:rPr>
        <w:t xml:space="preserve">. </w:t>
      </w:r>
      <w:r w:rsidR="007F0845">
        <w:rPr>
          <w:rFonts w:cs="Arial"/>
        </w:rPr>
        <w:t>She was swapped to Azathioprine, a DMARD with a similar mechanism</w:t>
      </w:r>
      <w:r w:rsidR="00416081">
        <w:rPr>
          <w:rFonts w:cs="Arial"/>
        </w:rPr>
        <w:t xml:space="preserve"> of action</w:t>
      </w:r>
      <w:r w:rsidR="007F0845">
        <w:rPr>
          <w:rFonts w:cs="Arial"/>
        </w:rPr>
        <w:t xml:space="preserve"> as mycophenolate, but experienced nausea without </w:t>
      </w:r>
      <w:r>
        <w:rPr>
          <w:rFonts w:cs="Arial"/>
        </w:rPr>
        <w:t>beneficial</w:t>
      </w:r>
      <w:r w:rsidR="007F0845">
        <w:rPr>
          <w:rFonts w:cs="Arial"/>
        </w:rPr>
        <w:t xml:space="preserve"> effects </w:t>
      </w:r>
      <w:r w:rsidR="00350A5E">
        <w:rPr>
          <w:rFonts w:cs="Arial"/>
        </w:rPr>
        <w:t>and was discontinued</w:t>
      </w:r>
      <w:r w:rsidR="007F0845">
        <w:rPr>
          <w:rFonts w:cs="Arial"/>
        </w:rPr>
        <w:t xml:space="preserve">. </w:t>
      </w:r>
      <w:r w:rsidR="004E7528">
        <w:rPr>
          <w:rFonts w:cs="Arial"/>
        </w:rPr>
        <w:t>Participant #5 wished to become pregnant and was commenced on Azathioprine</w:t>
      </w:r>
      <w:r w:rsidR="00510890">
        <w:rPr>
          <w:rFonts w:cs="Arial"/>
        </w:rPr>
        <w:t>,</w:t>
      </w:r>
      <w:r w:rsidR="004E7528">
        <w:rPr>
          <w:rFonts w:cs="Arial"/>
        </w:rPr>
        <w:t xml:space="preserve"> </w:t>
      </w:r>
      <w:r w:rsidR="00350A5E">
        <w:rPr>
          <w:rFonts w:cs="Arial"/>
        </w:rPr>
        <w:t>w</w:t>
      </w:r>
      <w:r w:rsidR="000C3133">
        <w:rPr>
          <w:rFonts w:cs="Arial"/>
        </w:rPr>
        <w:t>hich has</w:t>
      </w:r>
      <w:r w:rsidR="004E7528">
        <w:rPr>
          <w:rFonts w:cs="Arial"/>
        </w:rPr>
        <w:t xml:space="preserve"> a more benig</w:t>
      </w:r>
      <w:r w:rsidR="007F0845">
        <w:rPr>
          <w:rFonts w:cs="Arial"/>
        </w:rPr>
        <w:t>n risk profile during pregnancy</w:t>
      </w:r>
      <w:r w:rsidR="00510890">
        <w:rPr>
          <w:rFonts w:cs="Arial"/>
        </w:rPr>
        <w:t xml:space="preserve">. She </w:t>
      </w:r>
      <w:r w:rsidR="00457D8D">
        <w:rPr>
          <w:rFonts w:cs="Arial"/>
        </w:rPr>
        <w:t xml:space="preserve">reported </w:t>
      </w:r>
      <w:r w:rsidR="007F0845">
        <w:rPr>
          <w:rFonts w:cs="Arial"/>
        </w:rPr>
        <w:t xml:space="preserve">substantial pain relief </w:t>
      </w:r>
      <w:r w:rsidR="00276219">
        <w:rPr>
          <w:rFonts w:cs="Arial"/>
        </w:rPr>
        <w:t xml:space="preserve"> on</w:t>
      </w:r>
      <w:r w:rsidR="007F0845">
        <w:rPr>
          <w:rFonts w:cs="Arial"/>
        </w:rPr>
        <w:t xml:space="preserve"> </w:t>
      </w:r>
      <w:r w:rsidR="00484DE2">
        <w:rPr>
          <w:rFonts w:cs="Arial"/>
        </w:rPr>
        <w:t xml:space="preserve">the maximal dose of </w:t>
      </w:r>
      <w:r w:rsidR="007F0845">
        <w:rPr>
          <w:rFonts w:cs="Arial"/>
        </w:rPr>
        <w:t>2</w:t>
      </w:r>
      <w:r w:rsidR="00484DE2">
        <w:rPr>
          <w:rFonts w:cs="Arial"/>
        </w:rPr>
        <w:t>00mg O</w:t>
      </w:r>
      <w:r w:rsidR="007F0845">
        <w:rPr>
          <w:rFonts w:cs="Arial"/>
        </w:rPr>
        <w:t xml:space="preserve">D.  </w:t>
      </w:r>
      <w:r w:rsidR="00457D8D">
        <w:rPr>
          <w:rFonts w:cs="Arial"/>
        </w:rPr>
        <w:t xml:space="preserve"> </w:t>
      </w:r>
      <w:r w:rsidR="00484DE2">
        <w:rPr>
          <w:rFonts w:cs="Arial"/>
        </w:rPr>
        <w:t>The three</w:t>
      </w:r>
      <w:r w:rsidR="005271B2">
        <w:rPr>
          <w:rFonts w:cs="Arial"/>
        </w:rPr>
        <w:t xml:space="preserve"> </w:t>
      </w:r>
      <w:r w:rsidR="00484DE2">
        <w:rPr>
          <w:rFonts w:cs="Arial"/>
        </w:rPr>
        <w:t xml:space="preserve">remaining </w:t>
      </w:r>
      <w:r w:rsidR="005271B2">
        <w:rPr>
          <w:rFonts w:cs="Arial"/>
        </w:rPr>
        <w:t>per-pr</w:t>
      </w:r>
      <w:r w:rsidR="00484DE2">
        <w:rPr>
          <w:rFonts w:cs="Arial"/>
        </w:rPr>
        <w:t>otocol responders (#2, #3, #11) reported p</w:t>
      </w:r>
      <w:r w:rsidR="001C1487">
        <w:rPr>
          <w:rFonts w:cs="Arial"/>
        </w:rPr>
        <w:t>ain relief comparable to that in</w:t>
      </w:r>
      <w:r w:rsidR="00484DE2">
        <w:rPr>
          <w:rFonts w:cs="Arial"/>
        </w:rPr>
        <w:t xml:space="preserve"> the trial. Following an episode of 2 months </w:t>
      </w:r>
      <w:r w:rsidR="00510890">
        <w:rPr>
          <w:rFonts w:cs="Arial"/>
        </w:rPr>
        <w:t>with good pain relief</w:t>
      </w:r>
      <w:r w:rsidR="001C1487">
        <w:rPr>
          <w:rFonts w:cs="Arial"/>
        </w:rPr>
        <w:t xml:space="preserve">, </w:t>
      </w:r>
      <w:r w:rsidR="00484DE2">
        <w:rPr>
          <w:rFonts w:cs="Arial"/>
        </w:rPr>
        <w:t xml:space="preserve">patient #3 </w:t>
      </w:r>
      <w:r w:rsidR="00160DFD">
        <w:rPr>
          <w:rFonts w:cs="Arial"/>
        </w:rPr>
        <w:t xml:space="preserve">then </w:t>
      </w:r>
      <w:r w:rsidR="00510890">
        <w:rPr>
          <w:rFonts w:cs="Arial"/>
        </w:rPr>
        <w:t>perceived less</w:t>
      </w:r>
      <w:r w:rsidR="00350A5E">
        <w:rPr>
          <w:rFonts w:cs="Arial"/>
        </w:rPr>
        <w:t>ened</w:t>
      </w:r>
      <w:r w:rsidR="00510890">
        <w:rPr>
          <w:rFonts w:cs="Arial"/>
        </w:rPr>
        <w:t xml:space="preserve"> pain relief, but </w:t>
      </w:r>
      <w:r w:rsidR="00350A5E">
        <w:rPr>
          <w:rFonts w:cs="Arial"/>
        </w:rPr>
        <w:t>wished</w:t>
      </w:r>
      <w:r w:rsidR="00510890">
        <w:rPr>
          <w:rFonts w:cs="Arial"/>
        </w:rPr>
        <w:t xml:space="preserve"> to continue</w:t>
      </w:r>
      <w:r w:rsidR="00350A5E">
        <w:rPr>
          <w:rFonts w:cs="Arial"/>
        </w:rPr>
        <w:t>.</w:t>
      </w:r>
      <w:r w:rsidR="00510890">
        <w:rPr>
          <w:rFonts w:cs="Arial"/>
        </w:rPr>
        <w:t xml:space="preserve"> </w:t>
      </w:r>
      <w:r w:rsidR="00484DE2">
        <w:rPr>
          <w:rFonts w:cs="Arial"/>
        </w:rPr>
        <w:t xml:space="preserve"> </w:t>
      </w:r>
      <w:r w:rsidR="001C1487">
        <w:rPr>
          <w:rFonts w:cs="Arial"/>
        </w:rPr>
        <w:t xml:space="preserve">In contrast, </w:t>
      </w:r>
      <w:r w:rsidR="00484DE2">
        <w:rPr>
          <w:rFonts w:cs="Arial"/>
        </w:rPr>
        <w:t xml:space="preserve">beneficial effects </w:t>
      </w:r>
      <w:r w:rsidR="001C0EFA">
        <w:rPr>
          <w:rFonts w:cs="Arial"/>
        </w:rPr>
        <w:t xml:space="preserve">had </w:t>
      </w:r>
      <w:r w:rsidR="00484DE2">
        <w:rPr>
          <w:rFonts w:cs="Arial"/>
        </w:rPr>
        <w:t xml:space="preserve">remained stable </w:t>
      </w:r>
      <w:r w:rsidR="001C1487">
        <w:rPr>
          <w:rFonts w:cs="Arial"/>
        </w:rPr>
        <w:t>in patients #2</w:t>
      </w:r>
      <w:r w:rsidR="00840AAE">
        <w:rPr>
          <w:rFonts w:cs="Arial"/>
        </w:rPr>
        <w:t xml:space="preserve"> and #11 for periods of </w:t>
      </w:r>
      <w:r w:rsidR="00510890">
        <w:rPr>
          <w:rFonts w:cs="Arial"/>
        </w:rPr>
        <w:t>9</w:t>
      </w:r>
      <w:r w:rsidR="00840AAE">
        <w:rPr>
          <w:rFonts w:cs="Arial"/>
        </w:rPr>
        <w:t xml:space="preserve"> and </w:t>
      </w:r>
      <w:r w:rsidR="00510890">
        <w:rPr>
          <w:rFonts w:cs="Arial"/>
        </w:rPr>
        <w:t>4</w:t>
      </w:r>
      <w:r w:rsidR="00484DE2">
        <w:rPr>
          <w:rFonts w:cs="Arial"/>
        </w:rPr>
        <w:t xml:space="preserve"> months resp</w:t>
      </w:r>
      <w:r w:rsidR="00840AAE">
        <w:rPr>
          <w:rFonts w:cs="Arial"/>
        </w:rPr>
        <w:t>ectively</w:t>
      </w:r>
      <w:r w:rsidR="00350A5E">
        <w:rPr>
          <w:rFonts w:cs="Arial"/>
        </w:rPr>
        <w:t xml:space="preserve"> (December 2017)</w:t>
      </w:r>
      <w:r w:rsidR="00840AAE">
        <w:rPr>
          <w:rFonts w:cs="Arial"/>
        </w:rPr>
        <w:t xml:space="preserve">. </w:t>
      </w:r>
      <w:r w:rsidR="005F61FC">
        <w:rPr>
          <w:rFonts w:cs="Arial"/>
          <w:color w:val="000000" w:themeColor="text1"/>
        </w:rPr>
        <w:t xml:space="preserve">Patients #8 who had stopped the drug during the trial following development of skin-cryptitis was re-commenced on mycophenolate under antibiotic cover at the time of manuscript </w:t>
      </w:r>
      <w:r w:rsidR="005F61FC">
        <w:rPr>
          <w:rFonts w:cs="Arial"/>
          <w:color w:val="000000" w:themeColor="text1"/>
        </w:rPr>
        <w:lastRenderedPageBreak/>
        <w:t xml:space="preserve">submission.  </w:t>
      </w:r>
      <w:r w:rsidR="005271B2">
        <w:rPr>
          <w:rFonts w:cs="Arial"/>
        </w:rPr>
        <w:t xml:space="preserve">#12, who had experienced skin-itchiness </w:t>
      </w:r>
      <w:r w:rsidR="00484DE2">
        <w:rPr>
          <w:rFonts w:cs="Arial"/>
        </w:rPr>
        <w:t>during the trial</w:t>
      </w:r>
      <w:r w:rsidR="005271B2">
        <w:rPr>
          <w:rFonts w:cs="Arial"/>
        </w:rPr>
        <w:t xml:space="preserve">, </w:t>
      </w:r>
      <w:r w:rsidR="005271B2">
        <w:rPr>
          <w:rFonts w:cs="Arial"/>
          <w:color w:val="000000" w:themeColor="text1"/>
        </w:rPr>
        <w:t>w</w:t>
      </w:r>
      <w:r w:rsidR="00484DE2">
        <w:rPr>
          <w:rFonts w:cs="Arial"/>
          <w:color w:val="000000" w:themeColor="text1"/>
        </w:rPr>
        <w:t xml:space="preserve">as </w:t>
      </w:r>
      <w:r w:rsidR="00840AAE">
        <w:rPr>
          <w:rFonts w:cs="Arial"/>
          <w:color w:val="000000" w:themeColor="text1"/>
        </w:rPr>
        <w:t>tried on</w:t>
      </w:r>
      <w:r w:rsidR="00484DE2">
        <w:rPr>
          <w:rFonts w:cs="Arial"/>
          <w:color w:val="000000" w:themeColor="text1"/>
        </w:rPr>
        <w:t xml:space="preserve"> Azathioprim</w:t>
      </w:r>
      <w:r w:rsidR="00510890">
        <w:rPr>
          <w:rFonts w:cs="Arial"/>
          <w:color w:val="000000" w:themeColor="text1"/>
        </w:rPr>
        <w:t xml:space="preserve"> but</w:t>
      </w:r>
      <w:r w:rsidR="00840AAE">
        <w:rPr>
          <w:rFonts w:cs="Arial"/>
          <w:color w:val="000000" w:themeColor="text1"/>
        </w:rPr>
        <w:t xml:space="preserve"> </w:t>
      </w:r>
      <w:r w:rsidR="00160DFD">
        <w:rPr>
          <w:rFonts w:cs="Arial"/>
          <w:color w:val="000000" w:themeColor="text1"/>
        </w:rPr>
        <w:t>reported</w:t>
      </w:r>
      <w:r w:rsidR="00484DE2">
        <w:rPr>
          <w:rFonts w:cs="Arial"/>
          <w:color w:val="000000" w:themeColor="text1"/>
        </w:rPr>
        <w:t xml:space="preserve"> no</w:t>
      </w:r>
      <w:r w:rsidR="005271B2">
        <w:rPr>
          <w:rFonts w:cs="Arial"/>
          <w:color w:val="000000" w:themeColor="text1"/>
        </w:rPr>
        <w:t xml:space="preserve"> beneficial effects</w:t>
      </w:r>
      <w:r w:rsidR="00350A5E">
        <w:rPr>
          <w:rFonts w:cs="Arial"/>
          <w:color w:val="000000" w:themeColor="text1"/>
        </w:rPr>
        <w:t>.</w:t>
      </w:r>
    </w:p>
    <w:p w14:paraId="48AA9E91" w14:textId="77777777" w:rsidR="00C572D7" w:rsidRPr="00212DD3" w:rsidRDefault="00C572D7" w:rsidP="00162CD1">
      <w:pPr>
        <w:spacing w:line="480" w:lineRule="auto"/>
        <w:rPr>
          <w:rFonts w:cs="Arial"/>
        </w:rPr>
      </w:pPr>
    </w:p>
    <w:p w14:paraId="1E0EE058" w14:textId="3DA2C96B" w:rsidR="00B244BD" w:rsidRPr="00BD23BB" w:rsidRDefault="00B244BD" w:rsidP="00CE02C2">
      <w:pPr>
        <w:spacing w:line="480" w:lineRule="auto"/>
        <w:outlineLvl w:val="0"/>
        <w:rPr>
          <w:rFonts w:cs="Arial"/>
          <w:b/>
          <w:u w:val="single"/>
        </w:rPr>
      </w:pPr>
      <w:r w:rsidRPr="00BD23BB">
        <w:rPr>
          <w:rFonts w:cs="Arial"/>
          <w:b/>
          <w:u w:val="single"/>
        </w:rPr>
        <w:t>Discussion</w:t>
      </w:r>
    </w:p>
    <w:p w14:paraId="3833FDF7" w14:textId="77777777" w:rsidR="00B244BD" w:rsidRPr="00BD23BB" w:rsidRDefault="00B244BD" w:rsidP="00162CD1">
      <w:pPr>
        <w:spacing w:line="480" w:lineRule="auto"/>
        <w:rPr>
          <w:rFonts w:cs="Arial"/>
          <w:u w:val="single"/>
        </w:rPr>
      </w:pPr>
    </w:p>
    <w:p w14:paraId="6C70E84F" w14:textId="5386ECFC" w:rsidR="00581F49" w:rsidRDefault="00C0322C" w:rsidP="00162CD1">
      <w:pPr>
        <w:spacing w:line="480" w:lineRule="auto"/>
        <w:rPr>
          <w:rFonts w:cs="Arial"/>
        </w:rPr>
      </w:pPr>
      <w:r w:rsidRPr="00BD23BB">
        <w:rPr>
          <w:rFonts w:cs="Arial"/>
        </w:rPr>
        <w:t>In this ran</w:t>
      </w:r>
      <w:r w:rsidR="00684E0F" w:rsidRPr="00BD23BB">
        <w:rPr>
          <w:rFonts w:cs="Arial"/>
        </w:rPr>
        <w:t xml:space="preserve">domized, open </w:t>
      </w:r>
      <w:r w:rsidR="00C440A8">
        <w:rPr>
          <w:rFonts w:cs="Arial"/>
        </w:rPr>
        <w:t xml:space="preserve">proof of concept </w:t>
      </w:r>
      <w:r w:rsidR="00684E0F" w:rsidRPr="00BD23BB">
        <w:rPr>
          <w:rFonts w:cs="Arial"/>
        </w:rPr>
        <w:t>trial</w:t>
      </w:r>
      <w:r w:rsidR="00882857">
        <w:rPr>
          <w:rFonts w:cs="Arial"/>
        </w:rPr>
        <w:t>,</w:t>
      </w:r>
      <w:r w:rsidR="00684E0F" w:rsidRPr="00BD23BB">
        <w:rPr>
          <w:rFonts w:cs="Arial"/>
        </w:rPr>
        <w:t xml:space="preserve"> </w:t>
      </w:r>
      <w:r w:rsidR="00404D38">
        <w:rPr>
          <w:rFonts w:cs="Arial"/>
        </w:rPr>
        <w:t>mycophenolate treatment</w:t>
      </w:r>
      <w:r w:rsidR="00C440A8">
        <w:rPr>
          <w:rFonts w:cs="Arial"/>
        </w:rPr>
        <w:t xml:space="preserve"> as</w:t>
      </w:r>
      <w:r w:rsidR="000B0802">
        <w:rPr>
          <w:rFonts w:cs="Arial"/>
        </w:rPr>
        <w:t xml:space="preserve"> an add on to usual practice appeared</w:t>
      </w:r>
      <w:r w:rsidR="00C440A8">
        <w:rPr>
          <w:rFonts w:cs="Arial"/>
        </w:rPr>
        <w:t xml:space="preserve"> effective in</w:t>
      </w:r>
      <w:r w:rsidRPr="00BD23BB">
        <w:rPr>
          <w:rFonts w:cs="Arial"/>
        </w:rPr>
        <w:t xml:space="preserve"> </w:t>
      </w:r>
      <w:r w:rsidR="005F2D3A">
        <w:rPr>
          <w:rFonts w:cs="Arial"/>
        </w:rPr>
        <w:t xml:space="preserve">some </w:t>
      </w:r>
      <w:r w:rsidRPr="00BD23BB">
        <w:rPr>
          <w:rFonts w:cs="Arial"/>
        </w:rPr>
        <w:t>patients with persistent complex regional pain syndrome</w:t>
      </w:r>
      <w:r w:rsidR="00C440A8">
        <w:rPr>
          <w:rFonts w:cs="Arial"/>
        </w:rPr>
        <w:t xml:space="preserve">. </w:t>
      </w:r>
      <w:r w:rsidR="005F2D3A">
        <w:rPr>
          <w:rFonts w:cs="Arial"/>
        </w:rPr>
        <w:t>Overall</w:t>
      </w:r>
      <w:r w:rsidR="00C440A8">
        <w:rPr>
          <w:rFonts w:cs="Arial"/>
        </w:rPr>
        <w:t xml:space="preserve"> 4 </w:t>
      </w:r>
      <w:r w:rsidRPr="00BD23BB">
        <w:rPr>
          <w:rFonts w:cs="Arial"/>
        </w:rPr>
        <w:t xml:space="preserve">patients </w:t>
      </w:r>
      <w:r w:rsidR="002654A3" w:rsidRPr="00BD23BB">
        <w:rPr>
          <w:rFonts w:cs="Arial"/>
        </w:rPr>
        <w:t>had</w:t>
      </w:r>
      <w:r w:rsidRPr="00BD23BB">
        <w:rPr>
          <w:rFonts w:cs="Arial"/>
        </w:rPr>
        <w:t xml:space="preserve"> meaningful </w:t>
      </w:r>
      <w:r w:rsidR="00981E7A" w:rsidRPr="00BD23BB">
        <w:rPr>
          <w:rFonts w:cs="Arial"/>
        </w:rPr>
        <w:t>pain relief</w:t>
      </w:r>
      <w:r w:rsidR="00462D62">
        <w:rPr>
          <w:rFonts w:cs="Arial"/>
        </w:rPr>
        <w:t xml:space="preserve"> </w:t>
      </w:r>
      <w:r w:rsidR="000B0802">
        <w:rPr>
          <w:rFonts w:cs="Arial"/>
        </w:rPr>
        <w:t>with</w:t>
      </w:r>
      <w:r w:rsidR="00AB5AC7">
        <w:rPr>
          <w:rFonts w:cs="Arial"/>
        </w:rPr>
        <w:t xml:space="preserve"> </w:t>
      </w:r>
      <w:r w:rsidR="009F5D42">
        <w:rPr>
          <w:rFonts w:cs="Arial"/>
        </w:rPr>
        <w:t xml:space="preserve">few adverse </w:t>
      </w:r>
      <w:r w:rsidR="00AB5AC7">
        <w:rPr>
          <w:rFonts w:cs="Arial"/>
        </w:rPr>
        <w:t>reactions</w:t>
      </w:r>
      <w:r w:rsidR="005F2D3A">
        <w:rPr>
          <w:rFonts w:cs="Arial"/>
        </w:rPr>
        <w:t>, and</w:t>
      </w:r>
      <w:r w:rsidR="002654A3" w:rsidRPr="00BD23BB">
        <w:rPr>
          <w:rFonts w:cs="Arial"/>
        </w:rPr>
        <w:t xml:space="preserve"> </w:t>
      </w:r>
      <w:r w:rsidR="00A672EE">
        <w:rPr>
          <w:rFonts w:cs="Arial"/>
        </w:rPr>
        <w:t>near-complete</w:t>
      </w:r>
      <w:r w:rsidR="004A07B0" w:rsidRPr="00BD23BB">
        <w:rPr>
          <w:rFonts w:cs="Arial"/>
        </w:rPr>
        <w:t xml:space="preserve"> </w:t>
      </w:r>
      <w:r w:rsidR="002B25F1" w:rsidRPr="00BD23BB">
        <w:rPr>
          <w:rFonts w:cs="Arial"/>
        </w:rPr>
        <w:t>normalization</w:t>
      </w:r>
      <w:r w:rsidR="00462D62">
        <w:rPr>
          <w:rFonts w:cs="Arial"/>
        </w:rPr>
        <w:t xml:space="preserve"> of </w:t>
      </w:r>
      <w:r w:rsidR="00B153AB">
        <w:rPr>
          <w:rFonts w:cs="Arial"/>
        </w:rPr>
        <w:t>their</w:t>
      </w:r>
      <w:r w:rsidR="003D0409">
        <w:rPr>
          <w:rFonts w:cs="Arial"/>
        </w:rPr>
        <w:t>, initially exquisite,</w:t>
      </w:r>
      <w:r w:rsidR="00B153AB">
        <w:rPr>
          <w:rFonts w:cs="Arial"/>
        </w:rPr>
        <w:t xml:space="preserve"> </w:t>
      </w:r>
      <w:r w:rsidR="00BD01BE" w:rsidRPr="00BD23BB">
        <w:rPr>
          <w:rFonts w:cs="Arial"/>
        </w:rPr>
        <w:t>skin sensitivities</w:t>
      </w:r>
      <w:r w:rsidR="00E975AD">
        <w:rPr>
          <w:rFonts w:cs="Arial"/>
        </w:rPr>
        <w:t xml:space="preserve"> to brush-stroke</w:t>
      </w:r>
      <w:r w:rsidR="00981E7A" w:rsidRPr="00BD23BB">
        <w:rPr>
          <w:rFonts w:cs="Arial"/>
        </w:rPr>
        <w:t xml:space="preserve">. Two additional patients </w:t>
      </w:r>
      <w:r w:rsidR="002654A3" w:rsidRPr="00BD23BB">
        <w:rPr>
          <w:rFonts w:cs="Arial"/>
        </w:rPr>
        <w:t>experienced</w:t>
      </w:r>
      <w:r w:rsidR="00981E7A" w:rsidRPr="00BD23BB">
        <w:rPr>
          <w:rFonts w:cs="Arial"/>
        </w:rPr>
        <w:t xml:space="preserve"> </w:t>
      </w:r>
      <w:r w:rsidR="00684E0F" w:rsidRPr="00BD23BB">
        <w:rPr>
          <w:rFonts w:cs="Arial"/>
        </w:rPr>
        <w:t xml:space="preserve">substantial </w:t>
      </w:r>
      <w:r w:rsidR="00981E7A" w:rsidRPr="00BD23BB">
        <w:rPr>
          <w:rFonts w:cs="Arial"/>
        </w:rPr>
        <w:t>pain relief</w:t>
      </w:r>
      <w:r w:rsidR="00B14C18">
        <w:rPr>
          <w:rFonts w:cs="Arial"/>
        </w:rPr>
        <w:t>,</w:t>
      </w:r>
      <w:r w:rsidR="003537B4" w:rsidRPr="00BD23BB">
        <w:rPr>
          <w:rFonts w:cs="Arial"/>
        </w:rPr>
        <w:t xml:space="preserve"> </w:t>
      </w:r>
      <w:r w:rsidR="00684E0F" w:rsidRPr="00BD23BB">
        <w:rPr>
          <w:rFonts w:cs="Arial"/>
        </w:rPr>
        <w:t xml:space="preserve">but </w:t>
      </w:r>
      <w:r w:rsidR="006E4D76" w:rsidRPr="00BD23BB">
        <w:rPr>
          <w:rFonts w:cs="Arial"/>
        </w:rPr>
        <w:t xml:space="preserve">were </w:t>
      </w:r>
      <w:r w:rsidR="00121F70" w:rsidRPr="00BD23BB">
        <w:rPr>
          <w:rFonts w:cs="Arial"/>
        </w:rPr>
        <w:t>unable</w:t>
      </w:r>
      <w:r w:rsidR="006E4D76" w:rsidRPr="00BD23BB">
        <w:rPr>
          <w:rFonts w:cs="Arial"/>
        </w:rPr>
        <w:t xml:space="preserve"> to </w:t>
      </w:r>
      <w:r w:rsidR="00A672EE">
        <w:rPr>
          <w:rFonts w:cs="Arial"/>
        </w:rPr>
        <w:t xml:space="preserve">tolerate long </w:t>
      </w:r>
      <w:r w:rsidR="00B153AB">
        <w:rPr>
          <w:rFonts w:cs="Arial"/>
        </w:rPr>
        <w:t>term treatment</w:t>
      </w:r>
      <w:r w:rsidR="009D1915">
        <w:rPr>
          <w:rFonts w:cs="Arial"/>
        </w:rPr>
        <w:t xml:space="preserve">. </w:t>
      </w:r>
      <w:r w:rsidR="00831858">
        <w:rPr>
          <w:rFonts w:cs="Arial"/>
        </w:rPr>
        <w:t>P</w:t>
      </w:r>
      <w:r w:rsidR="00831858" w:rsidRPr="00BD23BB">
        <w:rPr>
          <w:rFonts w:cs="Arial"/>
        </w:rPr>
        <w:t xml:space="preserve">atients </w:t>
      </w:r>
      <w:r w:rsidR="00C440A8">
        <w:rPr>
          <w:rFonts w:cs="Arial"/>
        </w:rPr>
        <w:t>receiving usual practice</w:t>
      </w:r>
      <w:r w:rsidR="00831858" w:rsidRPr="00BD23BB">
        <w:rPr>
          <w:rFonts w:cs="Arial"/>
        </w:rPr>
        <w:t xml:space="preserve"> had no reduction of their pain</w:t>
      </w:r>
      <w:r w:rsidR="00AB5AC7">
        <w:rPr>
          <w:rFonts w:cs="Arial"/>
        </w:rPr>
        <w:t xml:space="preserve"> over 5.5 months</w:t>
      </w:r>
      <w:r w:rsidR="00831858">
        <w:rPr>
          <w:rFonts w:cs="Arial"/>
        </w:rPr>
        <w:t xml:space="preserve">, </w:t>
      </w:r>
      <w:r w:rsidR="00831858" w:rsidRPr="00BD23BB">
        <w:rPr>
          <w:rFonts w:cs="Arial"/>
        </w:rPr>
        <w:t xml:space="preserve"> consistent with </w:t>
      </w:r>
      <w:r w:rsidR="00A72576">
        <w:rPr>
          <w:rFonts w:cs="Arial"/>
        </w:rPr>
        <w:t xml:space="preserve">the results of </w:t>
      </w:r>
      <w:r w:rsidR="00831858" w:rsidRPr="00BD23BB">
        <w:rPr>
          <w:rFonts w:cs="Arial"/>
        </w:rPr>
        <w:t xml:space="preserve">a recent meta-analysis </w:t>
      </w:r>
      <w:r w:rsidR="00E975AD">
        <w:rPr>
          <w:rFonts w:cs="Arial"/>
        </w:rPr>
        <w:t>demonstrating that</w:t>
      </w:r>
      <w:r w:rsidR="00831858" w:rsidRPr="00BD23BB">
        <w:rPr>
          <w:rFonts w:cs="Arial"/>
        </w:rPr>
        <w:t xml:space="preserve"> </w:t>
      </w:r>
      <w:r w:rsidR="002667D9">
        <w:rPr>
          <w:rFonts w:cs="Arial"/>
        </w:rPr>
        <w:t xml:space="preserve">placebo group </w:t>
      </w:r>
      <w:r w:rsidR="00831858" w:rsidRPr="00BD23BB">
        <w:rPr>
          <w:rFonts w:cs="Arial"/>
        </w:rPr>
        <w:t>pain relief in trials in persistent CRPS</w:t>
      </w:r>
      <w:r w:rsidR="00673AA8">
        <w:rPr>
          <w:rFonts w:cs="Arial"/>
        </w:rPr>
        <w:t xml:space="preserve"> is minimal </w:t>
      </w:r>
      <w:r w:rsidR="00ED032C" w:rsidRPr="00BD23BB">
        <w:rPr>
          <w:rFonts w:cs="Arial"/>
        </w:rPr>
        <w:fldChar w:fldCharType="begin"/>
      </w:r>
      <w:r w:rsidR="00D62685">
        <w:rPr>
          <w:rFonts w:cs="Arial"/>
        </w:rPr>
        <w:instrText xml:space="preserve"> ADDIN EN.CITE &lt;EndNote&gt;&lt;Cite&gt;&lt;Author&gt;Mbizvo&lt;/Author&gt;&lt;Year&gt;2015&lt;/Year&gt;&lt;RecNum&gt;1603&lt;/RecNum&gt;&lt;DisplayText&gt;[11]&lt;/DisplayText&gt;&lt;record&gt;&lt;rec-number&gt;1603&lt;/rec-number&gt;&lt;foreign-keys&gt;&lt;key app="EN" db-id="rpdfwxw2q9v0a7esvvj5pd2gwd0rfp2a2zt5" timestamp="1423505242"&gt;1603&lt;/key&gt;&lt;/foreign-keys&gt;&lt;ref-type name="Journal Article"&gt;17&lt;/ref-type&gt;&lt;contributors&gt;&lt;authors&gt;&lt;author&gt;Mbizvo, G. K.&lt;/author&gt;&lt;author&gt;Nolan, S. J.&lt;/author&gt;&lt;author&gt;Nurmikko, T. J.&lt;/author&gt;&lt;author&gt;Goebel, A.&lt;/author&gt;&lt;/authors&gt;&lt;/contributors&gt;&lt;auth-address&gt;Pain Research Institute, Department of Translational Medicine, University of Liverpool, Liverpool, United Kingdom. Electronic address: gashiraimbizvo@hotmail.com.&amp;#xD;Department of Biostatistics, University of Liverpool, Liverpool, United Kingdom.&amp;#xD;Pain Research Institute, Department of Translational Medicine, University of Liverpool, Liverpool, United Kingdom; Department of Pain Medicine, Walton Centre NHS Foundation Trust, Liverpool, United Kingdom.&lt;/auth-address&gt;&lt;titles&gt;&lt;title&gt;Placebo Responses in Long-Standing Complex Regional Pain Syndrome: A Systematic Review and Meta-Analysis&lt;/title&gt;&lt;secondary-title&gt;J Pain&lt;/secondary-title&gt;&lt;alt-title&gt;The journal of pain : official journal of the American Pain Society&lt;/alt-title&gt;&lt;/titles&gt;&lt;periodical&gt;&lt;full-title&gt;J Pain&lt;/full-title&gt;&lt;/periodical&gt;&lt;pages&gt;99-115&lt;/pages&gt;&lt;volume&gt;16&lt;/volume&gt;&lt;number&gt;2&lt;/number&gt;&lt;edition&gt;2014/12/06&lt;/edition&gt;&lt;dates&gt;&lt;year&gt;2015&lt;/year&gt;&lt;pub-dates&gt;&lt;date&gt;Feb&lt;/date&gt;&lt;/pub-dates&gt;&lt;/dates&gt;&lt;isbn&gt;1528-8447 (Electronic)&amp;#xD;1526-5900 (Linking)&lt;/isbn&gt;&lt;accession-num&gt;25478803&lt;/accession-num&gt;&lt;work-type&gt;Review&lt;/work-type&gt;&lt;urls&gt;&lt;related-urls&gt;&lt;url&gt;http://www.ncbi.nlm.nih.gov/pubmed/25478803&lt;/url&gt;&lt;/related-urls&gt;&lt;/urls&gt;&lt;electronic-resource-num&gt;10.1016/j.jpain.2014.11.008&lt;/electronic-resource-num&gt;&lt;language&gt;Eng&lt;/language&gt;&lt;/record&gt;&lt;/Cite&gt;&lt;/EndNote&gt;</w:instrText>
      </w:r>
      <w:r w:rsidR="00ED032C" w:rsidRPr="00BD23BB">
        <w:rPr>
          <w:rFonts w:cs="Arial"/>
        </w:rPr>
        <w:fldChar w:fldCharType="separate"/>
      </w:r>
      <w:r w:rsidR="00D62685">
        <w:rPr>
          <w:rFonts w:cs="Arial"/>
          <w:noProof/>
        </w:rPr>
        <w:t>[</w:t>
      </w:r>
      <w:hyperlink w:anchor="_ENREF_11" w:tooltip="Mbizvo, 2015 #1603" w:history="1">
        <w:r w:rsidR="00594064">
          <w:rPr>
            <w:rFonts w:cs="Arial"/>
            <w:noProof/>
          </w:rPr>
          <w:t>11</w:t>
        </w:r>
      </w:hyperlink>
      <w:r w:rsidR="00D62685">
        <w:rPr>
          <w:rFonts w:cs="Arial"/>
          <w:noProof/>
        </w:rPr>
        <w:t>]</w:t>
      </w:r>
      <w:r w:rsidR="00ED032C" w:rsidRPr="00BD23BB">
        <w:rPr>
          <w:rFonts w:cs="Arial"/>
        </w:rPr>
        <w:fldChar w:fldCharType="end"/>
      </w:r>
      <w:r w:rsidR="00831858" w:rsidRPr="00BD23BB">
        <w:rPr>
          <w:rFonts w:cs="Arial"/>
        </w:rPr>
        <w:t xml:space="preserve">. </w:t>
      </w:r>
      <w:r w:rsidR="00A672EE">
        <w:rPr>
          <w:rFonts w:cs="Arial"/>
        </w:rPr>
        <w:t xml:space="preserve">Currently, </w:t>
      </w:r>
      <w:r w:rsidR="00981E7A" w:rsidRPr="00BD23BB">
        <w:rPr>
          <w:rFonts w:cs="Arial"/>
        </w:rPr>
        <w:t xml:space="preserve">no </w:t>
      </w:r>
      <w:r w:rsidR="007C63CB">
        <w:rPr>
          <w:rFonts w:cs="Arial"/>
        </w:rPr>
        <w:t xml:space="preserve">evidence-based, </w:t>
      </w:r>
      <w:r w:rsidR="00FB4CB7">
        <w:rPr>
          <w:rFonts w:cs="Arial"/>
        </w:rPr>
        <w:t>practical,</w:t>
      </w:r>
      <w:r w:rsidR="00876B54" w:rsidRPr="00BD23BB">
        <w:rPr>
          <w:rFonts w:cs="Arial"/>
        </w:rPr>
        <w:t xml:space="preserve"> effective </w:t>
      </w:r>
      <w:r w:rsidR="00C440A8">
        <w:rPr>
          <w:rFonts w:cs="Arial"/>
        </w:rPr>
        <w:t>drug treatment</w:t>
      </w:r>
      <w:r w:rsidR="00981E7A" w:rsidRPr="00BD23BB">
        <w:rPr>
          <w:rFonts w:cs="Arial"/>
        </w:rPr>
        <w:t xml:space="preserve"> for persistent CRPS</w:t>
      </w:r>
      <w:r w:rsidR="008D03BB">
        <w:rPr>
          <w:rFonts w:cs="Arial"/>
        </w:rPr>
        <w:t xml:space="preserve"> </w:t>
      </w:r>
      <w:r w:rsidR="00C440A8">
        <w:rPr>
          <w:rFonts w:cs="Arial"/>
        </w:rPr>
        <w:t>is</w:t>
      </w:r>
      <w:r w:rsidR="00723D46">
        <w:rPr>
          <w:rFonts w:cs="Arial"/>
        </w:rPr>
        <w:t xml:space="preserve"> </w:t>
      </w:r>
      <w:r w:rsidR="008D03BB">
        <w:rPr>
          <w:rFonts w:cs="Arial"/>
        </w:rPr>
        <w:t>available</w:t>
      </w:r>
      <w:r w:rsidR="00AB4A7C">
        <w:rPr>
          <w:rFonts w:cs="Arial"/>
        </w:rPr>
        <w:fldChar w:fldCharType="begin"/>
      </w:r>
      <w:r w:rsidR="00AB4A7C">
        <w:rPr>
          <w:rFonts w:cs="Arial"/>
        </w:rPr>
        <w:instrText xml:space="preserve"> ADDIN EN.CITE &lt;EndNote&gt;&lt;Cite&gt;&lt;Author&gt;O&amp;apos;Connell&lt;/Author&gt;&lt;Year&gt;2013&lt;/Year&gt;&lt;RecNum&gt;1519&lt;/RecNum&gt;&lt;DisplayText&gt;[12]&lt;/DisplayText&gt;&lt;record&gt;&lt;rec-number&gt;1519&lt;/rec-number&gt;&lt;foreign-keys&gt;&lt;key app="EN" db-id="rpdfwxw2q9v0a7esvvj5pd2gwd0rfp2a2zt5" timestamp="1378766153"&gt;1519&lt;/key&gt;&lt;/foreign-keys&gt;&lt;ref-type name="Journal Article"&gt;17&lt;/ref-type&gt;&lt;contributors&gt;&lt;authors&gt;&lt;author&gt;O&amp;apos;Connell, N. E.&lt;/author&gt;&lt;author&gt;Wand, B. M.&lt;/author&gt;&lt;author&gt;McAuley, J.&lt;/author&gt;&lt;author&gt;Marston, L.&lt;/author&gt;&lt;author&gt;Moseley, G. L.&lt;/author&gt;&lt;/authors&gt;&lt;/contributors&gt;&lt;auth-address&gt;Centre for Research in Rehabilitation, School of Health Sciences and Social Care, Brunel University, Uxbridge, UK. neil.oconnell@brunel.ac.uk&lt;/auth-address&gt;&lt;titles&gt;&lt;title&gt;Interventions for treating pain and disability in adults with complex regional pain syndrome&lt;/title&gt;&lt;secondary-title&gt;Cochrane Database Syst Rev&lt;/secondary-title&gt;&lt;alt-title&gt;The Cochrane database of systematic reviews&lt;/alt-title&gt;&lt;/titles&gt;&lt;periodical&gt;&lt;full-title&gt;Cochrane Database Syst Rev&lt;/full-title&gt;&lt;/periodical&gt;&lt;pages&gt;CD009416&lt;/pages&gt;&lt;volume&gt;4&lt;/volume&gt;&lt;edition&gt;2013/05/02&lt;/edition&gt;&lt;dates&gt;&lt;year&gt;2013&lt;/year&gt;&lt;/dates&gt;&lt;isbn&gt;1469-493X (Electronic)&amp;#xD;1361-6137 (Linking)&lt;/isbn&gt;&lt;accession-num&gt;23633371&lt;/accession-num&gt;&lt;work-type&gt;Research Support, Non-U.S. Gov&amp;apos;t&lt;/work-type&gt;&lt;urls&gt;&lt;related-urls&gt;&lt;url&gt;http://www.ncbi.nlm.nih.gov/pubmed/23633371&lt;/url&gt;&lt;/related-urls&gt;&lt;/urls&gt;&lt;electronic-resource-num&gt;10.1002/14651858.CD009416.pub2&lt;/electronic-resource-num&gt;&lt;language&gt;eng&lt;/language&gt;&lt;/record&gt;&lt;/Cite&gt;&lt;/EndNote&gt;</w:instrText>
      </w:r>
      <w:r w:rsidR="00AB4A7C">
        <w:rPr>
          <w:rFonts w:cs="Arial"/>
        </w:rPr>
        <w:fldChar w:fldCharType="separate"/>
      </w:r>
      <w:r w:rsidR="00AB4A7C">
        <w:rPr>
          <w:rFonts w:cs="Arial"/>
          <w:noProof/>
        </w:rPr>
        <w:t>[</w:t>
      </w:r>
      <w:hyperlink w:anchor="_ENREF_12" w:tooltip="O'Connell, 2013 #1519" w:history="1">
        <w:r w:rsidR="00594064">
          <w:rPr>
            <w:rFonts w:cs="Arial"/>
            <w:noProof/>
          </w:rPr>
          <w:t>12</w:t>
        </w:r>
      </w:hyperlink>
      <w:r w:rsidR="00AB4A7C">
        <w:rPr>
          <w:rFonts w:cs="Arial"/>
          <w:noProof/>
        </w:rPr>
        <w:t>]</w:t>
      </w:r>
      <w:r w:rsidR="00AB4A7C">
        <w:rPr>
          <w:rFonts w:cs="Arial"/>
        </w:rPr>
        <w:fldChar w:fldCharType="end"/>
      </w:r>
      <w:r w:rsidR="00684E0F" w:rsidRPr="00BD23BB">
        <w:rPr>
          <w:rFonts w:cs="Arial"/>
        </w:rPr>
        <w:t>.</w:t>
      </w:r>
      <w:r w:rsidR="00FF5F51" w:rsidRPr="00BD23BB">
        <w:rPr>
          <w:rFonts w:cs="Arial"/>
        </w:rPr>
        <w:t xml:space="preserve"> </w:t>
      </w:r>
      <w:r w:rsidR="00684E0F" w:rsidRPr="00BD23BB">
        <w:rPr>
          <w:rFonts w:cs="Arial"/>
        </w:rPr>
        <w:t>The</w:t>
      </w:r>
      <w:r w:rsidR="003537B4" w:rsidRPr="00BD23BB">
        <w:rPr>
          <w:rFonts w:cs="Arial"/>
        </w:rPr>
        <w:t xml:space="preserve"> results </w:t>
      </w:r>
      <w:r w:rsidR="00684E0F" w:rsidRPr="00BD23BB">
        <w:rPr>
          <w:rFonts w:cs="Arial"/>
        </w:rPr>
        <w:t xml:space="preserve">of this trial </w:t>
      </w:r>
      <w:r w:rsidR="003537B4" w:rsidRPr="00BD23BB">
        <w:rPr>
          <w:rFonts w:cs="Arial"/>
        </w:rPr>
        <w:t xml:space="preserve">provide </w:t>
      </w:r>
      <w:r w:rsidR="00A672EE">
        <w:rPr>
          <w:rFonts w:cs="Arial"/>
        </w:rPr>
        <w:t xml:space="preserve">preliminary </w:t>
      </w:r>
      <w:r w:rsidR="006E4D76" w:rsidRPr="00BD23BB">
        <w:rPr>
          <w:rFonts w:cs="Arial"/>
        </w:rPr>
        <w:t>evidence</w:t>
      </w:r>
      <w:r w:rsidR="00FF5F51" w:rsidRPr="00BD23BB">
        <w:rPr>
          <w:rFonts w:cs="Arial"/>
        </w:rPr>
        <w:t xml:space="preserve"> that immune </w:t>
      </w:r>
      <w:r w:rsidR="00684E0F" w:rsidRPr="00BD23BB">
        <w:rPr>
          <w:rFonts w:cs="Arial"/>
        </w:rPr>
        <w:t>suppression</w:t>
      </w:r>
      <w:r w:rsidR="00A672EE">
        <w:rPr>
          <w:rFonts w:cs="Arial"/>
        </w:rPr>
        <w:t xml:space="preserve"> with mycophenolate</w:t>
      </w:r>
      <w:r w:rsidR="00684E0F" w:rsidRPr="00BD23BB">
        <w:rPr>
          <w:rFonts w:cs="Arial"/>
        </w:rPr>
        <w:t xml:space="preserve"> may </w:t>
      </w:r>
      <w:r w:rsidR="002B25F1" w:rsidRPr="00BD23BB">
        <w:rPr>
          <w:rFonts w:cs="Arial"/>
        </w:rPr>
        <w:t>be analgesic in a proportion of patients</w:t>
      </w:r>
      <w:r w:rsidR="00893D99">
        <w:rPr>
          <w:rFonts w:cs="Arial"/>
        </w:rPr>
        <w:t>;</w:t>
      </w:r>
      <w:r w:rsidR="004A07B0" w:rsidRPr="00BD23BB">
        <w:rPr>
          <w:rFonts w:cs="Arial"/>
        </w:rPr>
        <w:t xml:space="preserve"> </w:t>
      </w:r>
      <w:r w:rsidR="00893D99">
        <w:rPr>
          <w:rFonts w:cs="Arial"/>
        </w:rPr>
        <w:t>the conduct of a larger trial appears</w:t>
      </w:r>
      <w:r w:rsidR="004A07B0" w:rsidRPr="00BD23BB">
        <w:rPr>
          <w:rFonts w:cs="Arial"/>
        </w:rPr>
        <w:t xml:space="preserve"> feasible.</w:t>
      </w:r>
      <w:r w:rsidR="00FF5F51" w:rsidRPr="00BD23BB">
        <w:rPr>
          <w:rFonts w:cs="Arial"/>
        </w:rPr>
        <w:t xml:space="preserve"> </w:t>
      </w:r>
    </w:p>
    <w:p w14:paraId="5F1B86A2" w14:textId="77777777" w:rsidR="00AD5112" w:rsidRDefault="00AD5112" w:rsidP="00162CD1">
      <w:pPr>
        <w:spacing w:line="480" w:lineRule="auto"/>
        <w:rPr>
          <w:rFonts w:cs="Arial"/>
        </w:rPr>
      </w:pPr>
    </w:p>
    <w:p w14:paraId="4298640E" w14:textId="6D8DE5E0" w:rsidR="00FF5F51" w:rsidRDefault="00AD5112" w:rsidP="00162CD1">
      <w:pPr>
        <w:spacing w:line="480" w:lineRule="auto"/>
        <w:rPr>
          <w:rFonts w:cs="Arial"/>
        </w:rPr>
      </w:pPr>
      <w:r>
        <w:rPr>
          <w:rFonts w:cs="Arial"/>
        </w:rPr>
        <w:t xml:space="preserve">Responders </w:t>
      </w:r>
      <w:r w:rsidR="008F4692" w:rsidRPr="00BD23BB">
        <w:rPr>
          <w:rFonts w:cs="Arial"/>
        </w:rPr>
        <w:t>to mycophenolate</w:t>
      </w:r>
      <w:r w:rsidR="008F4692">
        <w:rPr>
          <w:rFonts w:cs="Arial"/>
        </w:rPr>
        <w:t xml:space="preserve"> in this trial</w:t>
      </w:r>
      <w:r>
        <w:rPr>
          <w:rFonts w:cs="Arial"/>
        </w:rPr>
        <w:t xml:space="preserve"> reported robust improvements</w:t>
      </w:r>
      <w:r w:rsidR="00A72576">
        <w:rPr>
          <w:rFonts w:cs="Arial"/>
        </w:rPr>
        <w:t xml:space="preserve"> in a wide range of outcomes.</w:t>
      </w:r>
      <w:r w:rsidR="008F4692" w:rsidRPr="00BD23BB">
        <w:rPr>
          <w:rFonts w:cs="Arial"/>
        </w:rPr>
        <w:t xml:space="preserve"> </w:t>
      </w:r>
      <w:r w:rsidR="008F4692">
        <w:rPr>
          <w:rFonts w:cs="Arial"/>
        </w:rPr>
        <w:t xml:space="preserve">Activity participation, quality of life, function, sleep, limb spasm and energy were </w:t>
      </w:r>
      <w:r w:rsidR="00917FB5">
        <w:rPr>
          <w:rFonts w:cs="Arial"/>
        </w:rPr>
        <w:t>stron</w:t>
      </w:r>
      <w:r w:rsidR="00A72576">
        <w:rPr>
          <w:rFonts w:cs="Arial"/>
        </w:rPr>
        <w:t>g</w:t>
      </w:r>
      <w:r w:rsidR="00917FB5">
        <w:rPr>
          <w:rFonts w:cs="Arial"/>
        </w:rPr>
        <w:t>ly</w:t>
      </w:r>
      <w:r w:rsidR="008F4692">
        <w:rPr>
          <w:rFonts w:cs="Arial"/>
        </w:rPr>
        <w:t xml:space="preserve"> improved. There were few</w:t>
      </w:r>
      <w:r w:rsidR="008F4692" w:rsidRPr="00BD23BB">
        <w:rPr>
          <w:rFonts w:cs="Arial"/>
        </w:rPr>
        <w:t xml:space="preserve"> cognitive side effects</w:t>
      </w:r>
      <w:r w:rsidR="008F4692">
        <w:rPr>
          <w:rFonts w:cs="Arial"/>
        </w:rPr>
        <w:t>, and t</w:t>
      </w:r>
      <w:r w:rsidR="008F4692" w:rsidRPr="00BD23BB">
        <w:rPr>
          <w:rFonts w:cs="Arial"/>
        </w:rPr>
        <w:t xml:space="preserve">he </w:t>
      </w:r>
      <w:r w:rsidR="008F4692">
        <w:rPr>
          <w:rFonts w:cs="Arial"/>
        </w:rPr>
        <w:t xml:space="preserve">four </w:t>
      </w:r>
      <w:r w:rsidR="008F4692" w:rsidRPr="00BD23BB">
        <w:rPr>
          <w:rFonts w:cs="Arial"/>
        </w:rPr>
        <w:t>responders</w:t>
      </w:r>
      <w:r w:rsidR="00917FB5">
        <w:rPr>
          <w:rFonts w:cs="Arial"/>
        </w:rPr>
        <w:t xml:space="preserve"> rated </w:t>
      </w:r>
      <w:r w:rsidR="00A72576">
        <w:rPr>
          <w:rFonts w:cs="Arial"/>
        </w:rPr>
        <w:t>the</w:t>
      </w:r>
      <w:r w:rsidR="008F4692" w:rsidRPr="00BD23BB">
        <w:rPr>
          <w:rFonts w:cs="Arial"/>
        </w:rPr>
        <w:t xml:space="preserve"> ‘worthwhileness</w:t>
      </w:r>
      <w:r w:rsidR="00917FB5">
        <w:rPr>
          <w:rFonts w:cs="Arial"/>
        </w:rPr>
        <w:t>’ of having the drug</w:t>
      </w:r>
      <w:r w:rsidR="00A72576">
        <w:rPr>
          <w:rFonts w:cs="Arial"/>
        </w:rPr>
        <w:t xml:space="preserve"> maximal</w:t>
      </w:r>
      <w:r w:rsidR="00FF6BA7">
        <w:rPr>
          <w:rFonts w:cs="Arial"/>
        </w:rPr>
        <w:t xml:space="preserve"> (Table 2)</w:t>
      </w:r>
      <w:r w:rsidR="00917FB5">
        <w:rPr>
          <w:rFonts w:cs="Arial"/>
        </w:rPr>
        <w:t>.</w:t>
      </w:r>
    </w:p>
    <w:p w14:paraId="30ACB81E" w14:textId="77777777" w:rsidR="008F4692" w:rsidRPr="00BD23BB" w:rsidRDefault="008F4692" w:rsidP="00162CD1">
      <w:pPr>
        <w:spacing w:line="480" w:lineRule="auto"/>
        <w:rPr>
          <w:rFonts w:cs="Arial"/>
        </w:rPr>
      </w:pPr>
    </w:p>
    <w:p w14:paraId="5D59E079" w14:textId="75D285D6" w:rsidR="00B12A65" w:rsidRDefault="005634AA" w:rsidP="00162CD1">
      <w:pPr>
        <w:spacing w:line="480" w:lineRule="auto"/>
        <w:rPr>
          <w:rFonts w:cs="Arial"/>
        </w:rPr>
      </w:pPr>
      <w:r w:rsidRPr="00BD23BB">
        <w:rPr>
          <w:rFonts w:cs="Arial"/>
        </w:rPr>
        <w:lastRenderedPageBreak/>
        <w:t xml:space="preserve">The </w:t>
      </w:r>
      <w:r w:rsidR="006E4D76" w:rsidRPr="00BD23BB">
        <w:rPr>
          <w:rFonts w:cs="Arial"/>
        </w:rPr>
        <w:t>mechanism by which</w:t>
      </w:r>
      <w:r w:rsidRPr="00BD23BB">
        <w:rPr>
          <w:rFonts w:cs="Arial"/>
        </w:rPr>
        <w:t xml:space="preserve"> mycophenolate</w:t>
      </w:r>
      <w:r w:rsidR="0087721F" w:rsidRPr="00BD23BB">
        <w:rPr>
          <w:rFonts w:cs="Arial"/>
        </w:rPr>
        <w:t xml:space="preserve"> reduces</w:t>
      </w:r>
      <w:r w:rsidR="006E4D76" w:rsidRPr="00BD23BB">
        <w:rPr>
          <w:rFonts w:cs="Arial"/>
        </w:rPr>
        <w:t xml:space="preserve"> </w:t>
      </w:r>
      <w:r w:rsidR="0087721F" w:rsidRPr="00BD23BB">
        <w:rPr>
          <w:rFonts w:cs="Arial"/>
        </w:rPr>
        <w:t xml:space="preserve">chronic </w:t>
      </w:r>
      <w:r w:rsidR="006E4D76" w:rsidRPr="00BD23BB">
        <w:rPr>
          <w:rFonts w:cs="Arial"/>
        </w:rPr>
        <w:t>pain</w:t>
      </w:r>
      <w:r w:rsidR="009D1915">
        <w:rPr>
          <w:rFonts w:cs="Arial"/>
        </w:rPr>
        <w:t xml:space="preserve"> from CRPS</w:t>
      </w:r>
      <w:r w:rsidR="006E4D76" w:rsidRPr="00BD23BB">
        <w:rPr>
          <w:rFonts w:cs="Arial"/>
        </w:rPr>
        <w:t xml:space="preserve"> </w:t>
      </w:r>
      <w:r w:rsidRPr="00BD23BB">
        <w:rPr>
          <w:rFonts w:cs="Arial"/>
        </w:rPr>
        <w:t xml:space="preserve">is </w:t>
      </w:r>
      <w:r w:rsidR="006E4D76" w:rsidRPr="00BD23BB">
        <w:rPr>
          <w:rFonts w:cs="Arial"/>
        </w:rPr>
        <w:t>unknown</w:t>
      </w:r>
      <w:r w:rsidRPr="00BD23BB">
        <w:rPr>
          <w:rFonts w:cs="Arial"/>
        </w:rPr>
        <w:t xml:space="preserve">. </w:t>
      </w:r>
      <w:r w:rsidR="0087721F" w:rsidRPr="00BD23BB">
        <w:rPr>
          <w:rFonts w:cs="Arial"/>
        </w:rPr>
        <w:t xml:space="preserve">CRPS is not associated with joint inflammation, and systemic inflammatory markers are normal. </w:t>
      </w:r>
      <w:r w:rsidR="009F5D42">
        <w:rPr>
          <w:rFonts w:cs="Arial"/>
        </w:rPr>
        <w:t>Recent experimental results have</w:t>
      </w:r>
      <w:r w:rsidR="001F7FE3" w:rsidRPr="00BD23BB">
        <w:rPr>
          <w:rFonts w:cs="Arial"/>
        </w:rPr>
        <w:t xml:space="preserve"> </w:t>
      </w:r>
      <w:r w:rsidR="009F5D42" w:rsidRPr="00BD23BB">
        <w:rPr>
          <w:rFonts w:cs="Arial"/>
        </w:rPr>
        <w:t xml:space="preserve">underpinned the idea that non-inflammatory autoantibodies contribute to </w:t>
      </w:r>
      <w:r w:rsidR="008B1761">
        <w:rPr>
          <w:rFonts w:cs="Arial"/>
        </w:rPr>
        <w:t>the</w:t>
      </w:r>
      <w:r w:rsidR="008F4692">
        <w:rPr>
          <w:rFonts w:cs="Arial"/>
        </w:rPr>
        <w:t xml:space="preserve"> pathophysiology of both</w:t>
      </w:r>
      <w:r w:rsidR="008B1761">
        <w:rPr>
          <w:rFonts w:cs="Arial"/>
        </w:rPr>
        <w:t xml:space="preserve"> CRPS</w:t>
      </w:r>
      <w:r w:rsidR="00C2310E">
        <w:rPr>
          <w:rFonts w:cs="Arial"/>
        </w:rPr>
        <w:t xml:space="preserve"> </w:t>
      </w:r>
      <w:r w:rsidR="004D5B34">
        <w:rPr>
          <w:rFonts w:cs="Arial"/>
        </w:rPr>
        <w:fldChar w:fldCharType="begin">
          <w:fldData xml:space="preserve">PEVuZE5vdGU+PENpdGU+PEF1dGhvcj5UZWt1czwvQXV0aG9yPjxZZWFyPjIwMTQ8L1llYXI+PFJl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</w:fldData>
        </w:fldChar>
      </w:r>
      <w:r w:rsidR="00D62685">
        <w:rPr>
          <w:rFonts w:cs="Arial"/>
        </w:rPr>
        <w:instrText xml:space="preserve"> ADDIN EN.CITE </w:instrText>
      </w:r>
      <w:r w:rsidR="00D62685">
        <w:rPr>
          <w:rFonts w:cs="Arial"/>
        </w:rPr>
        <w:fldChar w:fldCharType="begin">
          <w:fldData xml:space="preserve">PEVuZE5vdGU+PENpdGU+PEF1dGhvcj5UZWt1czwvQXV0aG9yPjxZZWFyPjIwMTQ8L1llYXI+PFJl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</w:fldData>
        </w:fldChar>
      </w:r>
      <w:r w:rsidR="00D62685">
        <w:rPr>
          <w:rFonts w:cs="Arial"/>
        </w:rPr>
        <w:instrText xml:space="preserve"> ADDIN EN.CITE.DATA </w:instrText>
      </w:r>
      <w:r w:rsidR="00D62685">
        <w:rPr>
          <w:rFonts w:cs="Arial"/>
        </w:rPr>
      </w:r>
      <w:r w:rsidR="00D62685">
        <w:rPr>
          <w:rFonts w:cs="Arial"/>
        </w:rPr>
        <w:fldChar w:fldCharType="end"/>
      </w:r>
      <w:r w:rsidR="004D5B34">
        <w:rPr>
          <w:rFonts w:cs="Arial"/>
        </w:rPr>
      </w:r>
      <w:r w:rsidR="004D5B34">
        <w:rPr>
          <w:rFonts w:cs="Arial"/>
        </w:rPr>
        <w:fldChar w:fldCharType="separate"/>
      </w:r>
      <w:r w:rsidR="00D62685">
        <w:rPr>
          <w:rFonts w:cs="Arial"/>
          <w:noProof/>
        </w:rPr>
        <w:t>[</w:t>
      </w:r>
      <w:hyperlink w:anchor="_ENREF_4" w:tooltip="Dubuis, 2014 #1622" w:history="1">
        <w:r w:rsidR="00594064">
          <w:rPr>
            <w:rFonts w:cs="Arial"/>
            <w:noProof/>
          </w:rPr>
          <w:t>4</w:t>
        </w:r>
      </w:hyperlink>
      <w:r w:rsidR="00D62685">
        <w:rPr>
          <w:rFonts w:cs="Arial"/>
          <w:noProof/>
        </w:rPr>
        <w:t xml:space="preserve">, </w:t>
      </w:r>
      <w:hyperlink w:anchor="_ENREF_5" w:tooltip="Tekus, 2014 #1547" w:history="1">
        <w:r w:rsidR="00594064">
          <w:rPr>
            <w:rFonts w:cs="Arial"/>
            <w:noProof/>
          </w:rPr>
          <w:t>5</w:t>
        </w:r>
      </w:hyperlink>
      <w:r w:rsidR="00D62685">
        <w:rPr>
          <w:rFonts w:cs="Arial"/>
          <w:noProof/>
        </w:rPr>
        <w:t>]</w:t>
      </w:r>
      <w:r w:rsidR="004D5B34">
        <w:rPr>
          <w:rFonts w:cs="Arial"/>
        </w:rPr>
        <w:fldChar w:fldCharType="end"/>
      </w:r>
      <w:r w:rsidR="008F4692">
        <w:rPr>
          <w:rFonts w:cs="Arial"/>
        </w:rPr>
        <w:t xml:space="preserve">, and ‘idiopathic’ </w:t>
      </w:r>
      <w:r w:rsidR="00917FB5">
        <w:rPr>
          <w:rFonts w:cs="Arial"/>
        </w:rPr>
        <w:t xml:space="preserve">chronic </w:t>
      </w:r>
      <w:r w:rsidR="008F4692">
        <w:rPr>
          <w:rFonts w:cs="Arial"/>
        </w:rPr>
        <w:t xml:space="preserve">pains in </w:t>
      </w:r>
      <w:r w:rsidR="00882261">
        <w:rPr>
          <w:rFonts w:cs="Arial"/>
        </w:rPr>
        <w:t xml:space="preserve">rheumatoid arthritis  </w:t>
      </w:r>
      <w:r w:rsidR="00ED032C" w:rsidRPr="004466A2">
        <w:rPr>
          <w:rFonts w:cs="Arial"/>
        </w:rPr>
        <w:fldChar w:fldCharType="begin">
          <w:fldData xml:space="preserve">PEVuZE5vdGU+PENpdGU+PEF1dGhvcj5XaWdlcmJsYWQ8L0F1dGhvcj48WWVhcj4yMDE2PC9ZZWFy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NzMwLTg8L3BhZ2VzPjx2b2x1bWU+NzU8L3ZvbHVtZT48bnVtYmVyPjQ8L251bWJlcj48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=
</w:fldData>
        </w:fldChar>
      </w:r>
      <w:r w:rsidR="00AB4A7C">
        <w:rPr>
          <w:rFonts w:cs="Arial"/>
        </w:rPr>
        <w:instrText xml:space="preserve"> ADDIN EN.CITE </w:instrText>
      </w:r>
      <w:r w:rsidR="00AB4A7C">
        <w:rPr>
          <w:rFonts w:cs="Arial"/>
        </w:rPr>
        <w:fldChar w:fldCharType="begin">
          <w:fldData xml:space="preserve">PEVuZE5vdGU+PENpdGU+PEF1dGhvcj5XaWdlcmJsYWQ8L0F1dGhvcj48WWVhcj4yMDE2PC9ZZWFy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NzMwLTg8L3BhZ2VzPjx2b2x1bWU+NzU8L3ZvbHVtZT48bnVtYmVyPjQ8L251bWJlcj48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=
</w:fldData>
        </w:fldChar>
      </w:r>
      <w:r w:rsidR="00AB4A7C">
        <w:rPr>
          <w:rFonts w:cs="Arial"/>
        </w:rPr>
        <w:instrText xml:space="preserve"> ADDIN EN.CITE.DATA </w:instrText>
      </w:r>
      <w:r w:rsidR="00AB4A7C">
        <w:rPr>
          <w:rFonts w:cs="Arial"/>
        </w:rPr>
      </w:r>
      <w:r w:rsidR="00AB4A7C">
        <w:rPr>
          <w:rFonts w:cs="Arial"/>
        </w:rPr>
        <w:fldChar w:fldCharType="end"/>
      </w:r>
      <w:r w:rsidR="00ED032C" w:rsidRPr="004466A2">
        <w:rPr>
          <w:rFonts w:cs="Arial"/>
        </w:rPr>
      </w:r>
      <w:r w:rsidR="00ED032C" w:rsidRPr="004466A2">
        <w:rPr>
          <w:rFonts w:cs="Arial"/>
        </w:rPr>
        <w:fldChar w:fldCharType="separate"/>
      </w:r>
      <w:r w:rsidR="00AB4A7C">
        <w:rPr>
          <w:rFonts w:cs="Arial"/>
          <w:noProof/>
        </w:rPr>
        <w:t>[</w:t>
      </w:r>
      <w:hyperlink w:anchor="_ENREF_13" w:tooltip="Wigerblad, 2016 #1713" w:history="1">
        <w:r w:rsidR="00594064">
          <w:rPr>
            <w:rFonts w:cs="Arial"/>
            <w:noProof/>
          </w:rPr>
          <w:t>13</w:t>
        </w:r>
      </w:hyperlink>
      <w:r w:rsidR="00AB4A7C">
        <w:rPr>
          <w:rFonts w:cs="Arial"/>
          <w:noProof/>
        </w:rPr>
        <w:t>]</w:t>
      </w:r>
      <w:r w:rsidR="00ED032C" w:rsidRPr="004466A2">
        <w:rPr>
          <w:rFonts w:cs="Arial"/>
        </w:rPr>
        <w:fldChar w:fldCharType="end"/>
      </w:r>
      <w:r w:rsidR="00893D99">
        <w:rPr>
          <w:rFonts w:cs="Arial"/>
        </w:rPr>
        <w:t xml:space="preserve">; </w:t>
      </w:r>
      <w:r w:rsidR="003864C3">
        <w:rPr>
          <w:rFonts w:cs="Arial"/>
        </w:rPr>
        <w:t>t</w:t>
      </w:r>
      <w:r w:rsidR="003864C3" w:rsidRPr="004466A2">
        <w:rPr>
          <w:rFonts w:cs="Arial"/>
        </w:rPr>
        <w:t>he</w:t>
      </w:r>
      <w:r w:rsidR="003864C3" w:rsidRPr="00BD23BB">
        <w:rPr>
          <w:rFonts w:cs="Arial"/>
        </w:rPr>
        <w:t xml:space="preserve"> reported efficacy of plasma exchange treatment</w:t>
      </w:r>
      <w:r w:rsidR="008F4692">
        <w:rPr>
          <w:rFonts w:cs="Arial"/>
        </w:rPr>
        <w:t xml:space="preserve"> in CRPS</w:t>
      </w:r>
      <w:r w:rsidR="003864C3" w:rsidRPr="00BD23BB">
        <w:rPr>
          <w:rFonts w:cs="Arial"/>
        </w:rPr>
        <w:t xml:space="preserve"> </w:t>
      </w:r>
      <w:r w:rsidR="00917FB5">
        <w:rPr>
          <w:rFonts w:cs="Arial"/>
        </w:rPr>
        <w:t>is</w:t>
      </w:r>
      <w:r w:rsidR="003864C3" w:rsidRPr="00BD23BB">
        <w:rPr>
          <w:rFonts w:cs="Arial"/>
        </w:rPr>
        <w:t xml:space="preserve"> consistent with </w:t>
      </w:r>
      <w:r w:rsidR="008D03BB">
        <w:rPr>
          <w:rFonts w:cs="Arial"/>
        </w:rPr>
        <w:t>this</w:t>
      </w:r>
      <w:r w:rsidR="00DA2FE9">
        <w:rPr>
          <w:rFonts w:cs="Arial"/>
        </w:rPr>
        <w:t xml:space="preserve"> </w:t>
      </w:r>
      <w:r w:rsidR="00917FB5">
        <w:rPr>
          <w:rFonts w:cs="Arial"/>
        </w:rPr>
        <w:t>idea</w:t>
      </w:r>
      <w:r w:rsidR="00C2310E">
        <w:rPr>
          <w:rFonts w:cs="Arial"/>
        </w:rPr>
        <w:t xml:space="preserve"> </w:t>
      </w:r>
      <w:r w:rsidR="00ED032C">
        <w:rPr>
          <w:rFonts w:cs="Arial"/>
        </w:rPr>
        <w:fldChar w:fldCharType="begin">
          <w:fldData xml:space="preserve">PEVuZE5vdGU+PENpdGU+PEF1dGhvcj5TY2h3YXJ0ejwvQXV0aG9yPjxZZWFyPjIwMTY8L1llYXI+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</w:fldData>
        </w:fldChar>
      </w:r>
      <w:r w:rsidR="00AB4A7C">
        <w:rPr>
          <w:rFonts w:cs="Arial"/>
        </w:rPr>
        <w:instrText xml:space="preserve"> ADDIN EN.CITE </w:instrText>
      </w:r>
      <w:r w:rsidR="00AB4A7C">
        <w:rPr>
          <w:rFonts w:cs="Arial"/>
        </w:rPr>
        <w:fldChar w:fldCharType="begin">
          <w:fldData xml:space="preserve">PEVuZE5vdGU+PENpdGU+PEF1dGhvcj5TY2h3YXJ0ejwvQXV0aG9yPjxZZWFyPjIwMTY8L1llYXI+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</w:fldData>
        </w:fldChar>
      </w:r>
      <w:r w:rsidR="00AB4A7C">
        <w:rPr>
          <w:rFonts w:cs="Arial"/>
        </w:rPr>
        <w:instrText xml:space="preserve"> ADDIN EN.CITE.DATA </w:instrText>
      </w:r>
      <w:r w:rsidR="00AB4A7C">
        <w:rPr>
          <w:rFonts w:cs="Arial"/>
        </w:rPr>
      </w:r>
      <w:r w:rsidR="00AB4A7C">
        <w:rPr>
          <w:rFonts w:cs="Arial"/>
        </w:rPr>
        <w:fldChar w:fldCharType="end"/>
      </w:r>
      <w:r w:rsidR="00ED032C">
        <w:rPr>
          <w:rFonts w:cs="Arial"/>
        </w:rPr>
      </w:r>
      <w:r w:rsidR="00ED032C">
        <w:rPr>
          <w:rFonts w:cs="Arial"/>
        </w:rPr>
        <w:fldChar w:fldCharType="separate"/>
      </w:r>
      <w:r w:rsidR="00AB4A7C">
        <w:rPr>
          <w:rFonts w:cs="Arial"/>
          <w:noProof/>
        </w:rPr>
        <w:t>[</w:t>
      </w:r>
      <w:hyperlink w:anchor="_ENREF_14" w:tooltip="Schwartz, 2016 #1728" w:history="1">
        <w:r w:rsidR="00594064">
          <w:rPr>
            <w:rFonts w:cs="Arial"/>
            <w:noProof/>
          </w:rPr>
          <w:t>14</w:t>
        </w:r>
      </w:hyperlink>
      <w:r w:rsidR="00AB4A7C">
        <w:rPr>
          <w:rFonts w:cs="Arial"/>
          <w:noProof/>
        </w:rPr>
        <w:t>]</w:t>
      </w:r>
      <w:r w:rsidR="00ED032C">
        <w:rPr>
          <w:rFonts w:cs="Arial"/>
        </w:rPr>
        <w:fldChar w:fldCharType="end"/>
      </w:r>
      <w:r w:rsidR="003864C3">
        <w:rPr>
          <w:rFonts w:cs="Arial"/>
        </w:rPr>
        <w:t xml:space="preserve">. </w:t>
      </w:r>
      <w:r w:rsidRPr="00BD23BB">
        <w:rPr>
          <w:rFonts w:cs="Arial"/>
        </w:rPr>
        <w:t>M</w:t>
      </w:r>
      <w:r w:rsidR="006A1644" w:rsidRPr="00BD23BB">
        <w:rPr>
          <w:rFonts w:cs="Arial"/>
        </w:rPr>
        <w:t>ycophenolate might</w:t>
      </w:r>
      <w:r w:rsidRPr="00BD23BB">
        <w:rPr>
          <w:rFonts w:cs="Arial"/>
        </w:rPr>
        <w:t xml:space="preserve"> </w:t>
      </w:r>
      <w:r w:rsidR="00202340" w:rsidRPr="00BD23BB">
        <w:rPr>
          <w:rFonts w:cs="Arial"/>
        </w:rPr>
        <w:t>act to suppress the production of</w:t>
      </w:r>
      <w:r w:rsidRPr="00BD23BB">
        <w:rPr>
          <w:rFonts w:cs="Arial"/>
        </w:rPr>
        <w:t xml:space="preserve"> pathogenic</w:t>
      </w:r>
      <w:r w:rsidR="00202340" w:rsidRPr="00BD23BB">
        <w:rPr>
          <w:rFonts w:cs="Arial"/>
        </w:rPr>
        <w:t xml:space="preserve"> </w:t>
      </w:r>
      <w:r w:rsidRPr="00BD23BB">
        <w:rPr>
          <w:rFonts w:cs="Arial"/>
        </w:rPr>
        <w:t>IgG</w:t>
      </w:r>
      <w:r w:rsidR="00202340" w:rsidRPr="00BD23BB">
        <w:rPr>
          <w:rFonts w:cs="Arial"/>
        </w:rPr>
        <w:t xml:space="preserve"> </w:t>
      </w:r>
      <w:r w:rsidRPr="00BD23BB">
        <w:rPr>
          <w:rFonts w:cs="Arial"/>
        </w:rPr>
        <w:t>auto-</w:t>
      </w:r>
      <w:r w:rsidR="00202340" w:rsidRPr="00BD23BB">
        <w:rPr>
          <w:rFonts w:cs="Arial"/>
        </w:rPr>
        <w:t>antibodies</w:t>
      </w:r>
      <w:r w:rsidR="000A3CF7" w:rsidRPr="00BD23BB">
        <w:rPr>
          <w:rFonts w:cs="Arial"/>
        </w:rPr>
        <w:t xml:space="preserve">, </w:t>
      </w:r>
      <w:r w:rsidR="00B12A65">
        <w:rPr>
          <w:rFonts w:cs="Arial"/>
        </w:rPr>
        <w:t>however</w:t>
      </w:r>
      <w:r w:rsidR="00594064">
        <w:rPr>
          <w:rFonts w:cs="Arial"/>
        </w:rPr>
        <w:t xml:space="preserve"> other mechanisms, including a modification of CNS glia cell activation</w:t>
      </w:r>
      <w:r w:rsidR="00594064">
        <w:rPr>
          <w:rFonts w:cs="Arial"/>
        </w:rPr>
        <w:fldChar w:fldCharType="begin">
          <w:fldData xml:space="preserve">PEVuZE5vdGU+PENpdGU+PEF1dGhvcj5FYnJhaGltaTwvQXV0aG9yPjxZZWFyPjIwMTI8L1llYXI+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</w:fldData>
        </w:fldChar>
      </w:r>
      <w:r w:rsidR="00594064">
        <w:rPr>
          <w:rFonts w:cs="Arial"/>
        </w:rPr>
        <w:instrText xml:space="preserve"> ADDIN EN.CITE </w:instrText>
      </w:r>
      <w:r w:rsidR="00594064">
        <w:rPr>
          <w:rFonts w:cs="Arial"/>
        </w:rPr>
        <w:fldChar w:fldCharType="begin">
          <w:fldData xml:space="preserve">PEVuZE5vdGU+PENpdGU+PEF1dGhvcj5FYnJhaGltaTwvQXV0aG9yPjxZZWFyPjIwMTI8L1llYXI+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</w:fldData>
        </w:fldChar>
      </w:r>
      <w:r w:rsidR="00594064">
        <w:rPr>
          <w:rFonts w:cs="Arial"/>
        </w:rPr>
        <w:instrText xml:space="preserve"> ADDIN EN.CITE.DATA </w:instrText>
      </w:r>
      <w:r w:rsidR="00594064">
        <w:rPr>
          <w:rFonts w:cs="Arial"/>
        </w:rPr>
      </w:r>
      <w:r w:rsidR="00594064">
        <w:rPr>
          <w:rFonts w:cs="Arial"/>
        </w:rPr>
        <w:fldChar w:fldCharType="end"/>
      </w:r>
      <w:r w:rsidR="00594064">
        <w:rPr>
          <w:rFonts w:cs="Arial"/>
        </w:rPr>
      </w:r>
      <w:r w:rsidR="00594064">
        <w:rPr>
          <w:rFonts w:cs="Arial"/>
        </w:rPr>
        <w:fldChar w:fldCharType="separate"/>
      </w:r>
      <w:r w:rsidR="00594064">
        <w:rPr>
          <w:rFonts w:cs="Arial"/>
          <w:noProof/>
        </w:rPr>
        <w:t>[</w:t>
      </w:r>
      <w:hyperlink w:anchor="_ENREF_15" w:tooltip="Ebrahimi, 2012 #1843" w:history="1">
        <w:r w:rsidR="00594064">
          <w:rPr>
            <w:rFonts w:cs="Arial"/>
            <w:noProof/>
          </w:rPr>
          <w:t>15</w:t>
        </w:r>
      </w:hyperlink>
      <w:r w:rsidR="00594064">
        <w:rPr>
          <w:rFonts w:cs="Arial"/>
          <w:noProof/>
        </w:rPr>
        <w:t>]</w:t>
      </w:r>
      <w:r w:rsidR="00594064">
        <w:rPr>
          <w:rFonts w:cs="Arial"/>
        </w:rPr>
        <w:fldChar w:fldCharType="end"/>
      </w:r>
      <w:r w:rsidR="00594064">
        <w:rPr>
          <w:rFonts w:cs="Arial"/>
        </w:rPr>
        <w:t xml:space="preserve"> might also contribute;</w:t>
      </w:r>
      <w:r w:rsidR="000A3CF7" w:rsidRPr="00BD23BB">
        <w:rPr>
          <w:rFonts w:cs="Arial"/>
        </w:rPr>
        <w:t xml:space="preserve"> more research will be needed to </w:t>
      </w:r>
      <w:r w:rsidR="00E116D8" w:rsidRPr="00BD23BB">
        <w:rPr>
          <w:rFonts w:cs="Arial"/>
        </w:rPr>
        <w:t>clarify</w:t>
      </w:r>
      <w:r w:rsidR="00B12A65">
        <w:rPr>
          <w:rFonts w:cs="Arial"/>
        </w:rPr>
        <w:t xml:space="preserve"> these effects. </w:t>
      </w:r>
    </w:p>
    <w:p w14:paraId="6799E808" w14:textId="77777777" w:rsidR="00A96580" w:rsidRDefault="00A96580" w:rsidP="00162CD1">
      <w:pPr>
        <w:spacing w:line="480" w:lineRule="auto"/>
        <w:rPr>
          <w:rFonts w:cs="Arial"/>
        </w:rPr>
      </w:pPr>
    </w:p>
    <w:p w14:paraId="27905858" w14:textId="6D377633" w:rsidR="00A96580" w:rsidRDefault="000A3CF7" w:rsidP="00A96580">
      <w:pPr>
        <w:spacing w:line="480" w:lineRule="auto"/>
        <w:rPr>
          <w:rFonts w:cs="Arial"/>
        </w:rPr>
      </w:pPr>
      <w:r w:rsidRPr="00BD23BB">
        <w:rPr>
          <w:rFonts w:cs="Arial"/>
        </w:rPr>
        <w:t xml:space="preserve"> </w:t>
      </w:r>
      <w:r w:rsidR="00A96580">
        <w:rPr>
          <w:rFonts w:cs="Arial"/>
        </w:rPr>
        <w:t xml:space="preserve">We chose this drug over other immune suppressive drugs, as i) anecdotal evidence for activity already existed </w:t>
      </w:r>
      <w:r w:rsidR="00ED032C">
        <w:rPr>
          <w:rFonts w:cs="Arial"/>
        </w:rPr>
        <w:fldChar w:fldCharType="begin"/>
      </w:r>
      <w:r w:rsidR="00D62685">
        <w:rPr>
          <w:rFonts w:cs="Arial"/>
        </w:rPr>
        <w:instrText xml:space="preserve"> ADDIN EN.CITE &lt;EndNote&gt;&lt;Cite&gt;&lt;Author&gt;Aradillas&lt;/Author&gt;&lt;Year&gt;2015&lt;/Year&gt;&lt;RecNum&gt;1638&lt;/RecNum&gt;&lt;DisplayText&gt;[6]&lt;/DisplayText&gt;&lt;record&gt;&lt;rec-number&gt;1638&lt;/rec-number&gt;&lt;foreign-keys&gt;&lt;key app="EN" db-id="rpdfwxw2q9v0a7esvvj5pd2gwd0rfp2a2zt5" timestamp="1444054167"&gt;1638&lt;/key&gt;&lt;/foreign-keys&gt;&lt;ref-type name="Journal Article"&gt;17&lt;/ref-type&gt;&lt;contributors&gt;&lt;authors&gt;&lt;author&gt;Aradillas, E.&lt;/author&gt;&lt;author&gt;Schwartzman, R. J.&lt;/author&gt;&lt;author&gt;Grothusen, J. R.&lt;/author&gt;&lt;author&gt;Goebel, A.&lt;/author&gt;&lt;author&gt;Alexander, G. M.&lt;/author&gt;&lt;/authors&gt;&lt;/contributors&gt;&lt;auth-address&gt;Drexel University College of Medicine, Philadelphia, PA.&lt;/auth-address&gt;&lt;titles&gt;&lt;title&gt;Plasma Exchange Therapy in Patients with Complex Regional Pain Syndrome&lt;/title&gt;&lt;secondary-title&gt;Pain Physician&lt;/secondary-title&gt;&lt;alt-title&gt;Pain physician&lt;/alt-title&gt;&lt;/titles&gt;&lt;periodical&gt;&lt;full-title&gt;Pain Physician&lt;/full-title&gt;&lt;abbr-1&gt;Pain physician&lt;/abbr-1&gt;&lt;/periodical&gt;&lt;alt-periodical&gt;&lt;full-title&gt;Pain Physician&lt;/full-title&gt;&lt;abbr-1&gt;Pain physician&lt;/abbr-1&gt;&lt;/alt-periodical&gt;&lt;pages&gt;383-94&lt;/pages&gt;&lt;volume&gt;18&lt;/volume&gt;&lt;number&gt;4&lt;/number&gt;&lt;edition&gt;2015/07/29&lt;/edition&gt;&lt;dates&gt;&lt;year&gt;2015&lt;/year&gt;&lt;pub-dates&gt;&lt;date&gt;Jul-Aug&lt;/date&gt;&lt;/pub-dates&gt;&lt;/dates&gt;&lt;isbn&gt;2150-1149 (Electronic)&amp;#xD;1533-3159 (Linking)&lt;/isbn&gt;&lt;accession-num&gt;26218942&lt;/accession-num&gt;&lt;urls&gt;&lt;related-urls&gt;&lt;url&gt;http://www.ncbi.nlm.nih.gov/pubmed/26218942&lt;/url&gt;&lt;/related-urls&gt;&lt;/urls&gt;&lt;language&gt;eng&lt;/language&gt;&lt;/record&gt;&lt;/Cite&gt;&lt;/EndNote&gt;</w:instrText>
      </w:r>
      <w:r w:rsidR="00ED032C">
        <w:rPr>
          <w:rFonts w:cs="Arial"/>
        </w:rPr>
        <w:fldChar w:fldCharType="separate"/>
      </w:r>
      <w:r w:rsidR="00D62685">
        <w:rPr>
          <w:rFonts w:cs="Arial"/>
          <w:noProof/>
        </w:rPr>
        <w:t>[</w:t>
      </w:r>
      <w:hyperlink w:anchor="_ENREF_6" w:tooltip="Aradillas, 2015 #1638" w:history="1">
        <w:r w:rsidR="00594064">
          <w:rPr>
            <w:rFonts w:cs="Arial"/>
            <w:noProof/>
          </w:rPr>
          <w:t>6</w:t>
        </w:r>
      </w:hyperlink>
      <w:r w:rsidR="00D62685">
        <w:rPr>
          <w:rFonts w:cs="Arial"/>
          <w:noProof/>
        </w:rPr>
        <w:t>]</w:t>
      </w:r>
      <w:r w:rsidR="00ED032C">
        <w:rPr>
          <w:rFonts w:cs="Arial"/>
        </w:rPr>
        <w:fldChar w:fldCharType="end"/>
      </w:r>
      <w:r w:rsidR="00A96580">
        <w:rPr>
          <w:rFonts w:cs="Arial"/>
        </w:rPr>
        <w:t xml:space="preserve">, ii) within the disease-modifying anti-rheumatic drug (DMARD) class this drug is considered potent, and associated with a relatively benign side effect profile, iii) the drug has proven efficacy in neurological autoantibody-mediated disorders </w:t>
      </w:r>
      <w:r w:rsidR="00ED032C">
        <w:rPr>
          <w:rFonts w:cs="Arial"/>
        </w:rPr>
        <w:fldChar w:fldCharType="begin">
          <w:fldData xml:space="preserve">PEVuZE5vdGU+PENpdGU+PEF1dGhvcj5LbGVpdGVyPC9BdXRob3I+PFllYXI+MjAxNjwvWWVhcj48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</w:fldData>
        </w:fldChar>
      </w:r>
      <w:r w:rsidR="00594064">
        <w:rPr>
          <w:rFonts w:cs="Arial"/>
        </w:rPr>
        <w:instrText xml:space="preserve"> ADDIN EN.CITE </w:instrText>
      </w:r>
      <w:r w:rsidR="00594064">
        <w:rPr>
          <w:rFonts w:cs="Arial"/>
        </w:rPr>
        <w:fldChar w:fldCharType="begin">
          <w:fldData xml:space="preserve">PEVuZE5vdGU+PENpdGU+PEF1dGhvcj5LbGVpdGVyPC9BdXRob3I+PFllYXI+MjAxNjwvWWVhcj48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</w:fldData>
        </w:fldChar>
      </w:r>
      <w:r w:rsidR="00594064">
        <w:rPr>
          <w:rFonts w:cs="Arial"/>
        </w:rPr>
        <w:instrText xml:space="preserve"> ADDIN EN.CITE.DATA </w:instrText>
      </w:r>
      <w:r w:rsidR="00594064">
        <w:rPr>
          <w:rFonts w:cs="Arial"/>
        </w:rPr>
      </w:r>
      <w:r w:rsidR="00594064">
        <w:rPr>
          <w:rFonts w:cs="Arial"/>
        </w:rPr>
        <w:fldChar w:fldCharType="end"/>
      </w:r>
      <w:r w:rsidR="00ED032C">
        <w:rPr>
          <w:rFonts w:cs="Arial"/>
        </w:rPr>
      </w:r>
      <w:r w:rsidR="00ED032C">
        <w:rPr>
          <w:rFonts w:cs="Arial"/>
        </w:rPr>
        <w:fldChar w:fldCharType="separate"/>
      </w:r>
      <w:r w:rsidR="00594064">
        <w:rPr>
          <w:rFonts w:cs="Arial"/>
          <w:noProof/>
        </w:rPr>
        <w:t>[</w:t>
      </w:r>
      <w:hyperlink w:anchor="_ENREF_16" w:tooltip="Kleiter, 2016 #1770" w:history="1">
        <w:r w:rsidR="00594064">
          <w:rPr>
            <w:rFonts w:cs="Arial"/>
            <w:noProof/>
          </w:rPr>
          <w:t>16</w:t>
        </w:r>
      </w:hyperlink>
      <w:r w:rsidR="00594064">
        <w:rPr>
          <w:rFonts w:cs="Arial"/>
          <w:noProof/>
        </w:rPr>
        <w:t>]</w:t>
      </w:r>
      <w:r w:rsidR="00ED032C">
        <w:rPr>
          <w:rFonts w:cs="Arial"/>
        </w:rPr>
        <w:fldChar w:fldCharType="end"/>
      </w:r>
      <w:r w:rsidR="00A96580">
        <w:rPr>
          <w:rFonts w:cs="Arial"/>
        </w:rPr>
        <w:t xml:space="preserve">. In choosing mycophenolate, we also recognized that any health benefit obtained from this, comparatively low-cost, treatment would have a better potential to translate into value for money, than if similar benefits were derived from (more expensive) biological drugs. </w:t>
      </w:r>
      <w:r w:rsidR="00FF4AE2">
        <w:rPr>
          <w:rFonts w:cs="Arial"/>
        </w:rPr>
        <w:t xml:space="preserve"> </w:t>
      </w:r>
    </w:p>
    <w:p w14:paraId="6F932150" w14:textId="77777777" w:rsidR="00FF4AE2" w:rsidRDefault="00FF4AE2" w:rsidP="00A96580">
      <w:pPr>
        <w:spacing w:line="480" w:lineRule="auto"/>
        <w:rPr>
          <w:rFonts w:cs="Arial"/>
        </w:rPr>
      </w:pPr>
    </w:p>
    <w:p w14:paraId="0FEAB96D" w14:textId="674B0E0E" w:rsidR="00FF5F51" w:rsidRDefault="00010FB5" w:rsidP="00162CD1">
      <w:pPr>
        <w:spacing w:line="480" w:lineRule="auto"/>
        <w:rPr>
          <w:rFonts w:cs="Arial"/>
        </w:rPr>
      </w:pPr>
      <w:r>
        <w:rPr>
          <w:rFonts w:cs="Arial"/>
        </w:rPr>
        <w:t>Most</w:t>
      </w:r>
      <w:r w:rsidR="005A0424" w:rsidRPr="00BD23BB">
        <w:rPr>
          <w:rFonts w:cs="Arial"/>
        </w:rPr>
        <w:t xml:space="preserve"> trial participants developed adverse events</w:t>
      </w:r>
      <w:r w:rsidR="000736BF">
        <w:rPr>
          <w:rFonts w:cs="Arial"/>
        </w:rPr>
        <w:t xml:space="preserve"> precluding</w:t>
      </w:r>
      <w:r w:rsidR="005A0424" w:rsidRPr="00BD23BB">
        <w:rPr>
          <w:rFonts w:cs="Arial"/>
        </w:rPr>
        <w:t xml:space="preserve"> </w:t>
      </w:r>
      <w:r w:rsidR="004B3A1E" w:rsidRPr="00BD23BB">
        <w:rPr>
          <w:rFonts w:cs="Arial"/>
        </w:rPr>
        <w:t>full</w:t>
      </w:r>
      <w:r w:rsidR="005A0424" w:rsidRPr="00BD23BB">
        <w:rPr>
          <w:rFonts w:cs="Arial"/>
        </w:rPr>
        <w:t xml:space="preserve"> </w:t>
      </w:r>
      <w:r w:rsidR="004A51DB" w:rsidRPr="00BD23BB">
        <w:rPr>
          <w:rFonts w:cs="Arial"/>
        </w:rPr>
        <w:t>dose</w:t>
      </w:r>
      <w:r w:rsidR="0033074F" w:rsidRPr="00BD23BB">
        <w:rPr>
          <w:rFonts w:cs="Arial"/>
        </w:rPr>
        <w:t xml:space="preserve"> </w:t>
      </w:r>
      <w:r w:rsidR="005A0424" w:rsidRPr="00BD23BB">
        <w:rPr>
          <w:rFonts w:cs="Arial"/>
        </w:rPr>
        <w:t>up-titration. It is unclear whether increased depression, and pain increase rep</w:t>
      </w:r>
      <w:r w:rsidR="004B43DE" w:rsidRPr="00BD23BB">
        <w:rPr>
          <w:rFonts w:cs="Arial"/>
        </w:rPr>
        <w:t>orted by three patients reflect</w:t>
      </w:r>
      <w:r w:rsidR="00C3128E">
        <w:rPr>
          <w:rFonts w:cs="Arial"/>
        </w:rPr>
        <w:t>ed</w:t>
      </w:r>
      <w:r w:rsidR="008D417A" w:rsidRPr="00BD23BB">
        <w:rPr>
          <w:rFonts w:cs="Arial"/>
        </w:rPr>
        <w:t xml:space="preserve"> </w:t>
      </w:r>
      <w:r w:rsidR="005A0424" w:rsidRPr="00BD23BB">
        <w:rPr>
          <w:rFonts w:cs="Arial"/>
        </w:rPr>
        <w:t xml:space="preserve">true </w:t>
      </w:r>
      <w:r w:rsidR="00917FB5" w:rsidRPr="00BD23BB">
        <w:rPr>
          <w:rFonts w:cs="Arial"/>
        </w:rPr>
        <w:t>mycophenolate</w:t>
      </w:r>
      <w:r w:rsidR="00917FB5">
        <w:rPr>
          <w:rFonts w:cs="Arial"/>
        </w:rPr>
        <w:t xml:space="preserve"> reactions</w:t>
      </w:r>
      <w:r w:rsidR="005A0424" w:rsidRPr="00BD23BB">
        <w:rPr>
          <w:rFonts w:cs="Arial"/>
        </w:rPr>
        <w:t>, or fluctuations in the patients’ natural course</w:t>
      </w:r>
      <w:r w:rsidR="008D417A" w:rsidRPr="00BD23BB">
        <w:rPr>
          <w:rFonts w:cs="Arial"/>
        </w:rPr>
        <w:t>s</w:t>
      </w:r>
      <w:r w:rsidR="00671153" w:rsidRPr="00BD23BB">
        <w:rPr>
          <w:rFonts w:cs="Arial"/>
        </w:rPr>
        <w:t xml:space="preserve">. </w:t>
      </w:r>
      <w:r w:rsidR="009702E9">
        <w:rPr>
          <w:rFonts w:cs="Arial"/>
        </w:rPr>
        <w:t xml:space="preserve">These results suggest utility of an </w:t>
      </w:r>
      <w:r w:rsidR="002767A6">
        <w:rPr>
          <w:rFonts w:cs="Arial"/>
        </w:rPr>
        <w:t>‘</w:t>
      </w:r>
      <w:r w:rsidR="009702E9">
        <w:rPr>
          <w:rFonts w:cs="Arial"/>
        </w:rPr>
        <w:t xml:space="preserve">enriched enrolment, </w:t>
      </w:r>
      <w:r w:rsidR="009702E9">
        <w:rPr>
          <w:rFonts w:cs="Arial"/>
        </w:rPr>
        <w:lastRenderedPageBreak/>
        <w:t>randomized withdrawal</w:t>
      </w:r>
      <w:r w:rsidR="002767A6">
        <w:rPr>
          <w:rFonts w:cs="Arial"/>
        </w:rPr>
        <w:t>’ (EERW)</w:t>
      </w:r>
      <w:r w:rsidR="009702E9">
        <w:rPr>
          <w:rFonts w:cs="Arial"/>
        </w:rPr>
        <w:t xml:space="preserve"> design</w:t>
      </w:r>
      <w:r w:rsidR="000E6822">
        <w:rPr>
          <w:rFonts w:cs="Arial"/>
        </w:rPr>
        <w:t xml:space="preserve"> for the conduct of a definite trial, </w:t>
      </w:r>
      <w:r w:rsidR="009702E9">
        <w:rPr>
          <w:rFonts w:cs="Arial"/>
        </w:rPr>
        <w:t>where those patients with troublesome si</w:t>
      </w:r>
      <w:r w:rsidR="00C6315E">
        <w:rPr>
          <w:rFonts w:cs="Arial"/>
        </w:rPr>
        <w:t xml:space="preserve">de effect can leave the trial before the randomization phase begins </w:t>
      </w:r>
      <w:r w:rsidR="00ED032C">
        <w:rPr>
          <w:rFonts w:cs="Arial"/>
        </w:rPr>
        <w:fldChar w:fldCharType="begin">
          <w:fldData xml:space="preserve">PEVuZE5vdGU+PENpdGU+PEF1dGhvcj5Nb29yZTwvQXV0aG9yPjxZZWFyPjIwMTU8L1llYXI+PFJl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</w:fldData>
        </w:fldChar>
      </w:r>
      <w:r w:rsidR="00594064">
        <w:rPr>
          <w:rFonts w:cs="Arial"/>
        </w:rPr>
        <w:instrText xml:space="preserve"> ADDIN EN.CITE </w:instrText>
      </w:r>
      <w:r w:rsidR="00594064">
        <w:rPr>
          <w:rFonts w:cs="Arial"/>
        </w:rPr>
        <w:fldChar w:fldCharType="begin">
          <w:fldData xml:space="preserve">PEVuZE5vdGU+PENpdGU+PEF1dGhvcj5Nb29yZTwvQXV0aG9yPjxZZWFyPjIwMTU8L1llYXI+PFJl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</w:fldData>
        </w:fldChar>
      </w:r>
      <w:r w:rsidR="00594064">
        <w:rPr>
          <w:rFonts w:cs="Arial"/>
        </w:rPr>
        <w:instrText xml:space="preserve"> ADDIN EN.CITE.DATA </w:instrText>
      </w:r>
      <w:r w:rsidR="00594064">
        <w:rPr>
          <w:rFonts w:cs="Arial"/>
        </w:rPr>
      </w:r>
      <w:r w:rsidR="00594064">
        <w:rPr>
          <w:rFonts w:cs="Arial"/>
        </w:rPr>
        <w:fldChar w:fldCharType="end"/>
      </w:r>
      <w:r w:rsidR="00ED032C">
        <w:rPr>
          <w:rFonts w:cs="Arial"/>
        </w:rPr>
      </w:r>
      <w:r w:rsidR="00ED032C">
        <w:rPr>
          <w:rFonts w:cs="Arial"/>
        </w:rPr>
        <w:fldChar w:fldCharType="separate"/>
      </w:r>
      <w:r w:rsidR="00594064">
        <w:rPr>
          <w:rFonts w:cs="Arial"/>
          <w:noProof/>
        </w:rPr>
        <w:t>[</w:t>
      </w:r>
      <w:hyperlink w:anchor="_ENREF_17" w:tooltip="Moore, 2015 #1753" w:history="1">
        <w:r w:rsidR="00594064">
          <w:rPr>
            <w:rFonts w:cs="Arial"/>
            <w:noProof/>
          </w:rPr>
          <w:t>17</w:t>
        </w:r>
      </w:hyperlink>
      <w:r w:rsidR="00594064">
        <w:rPr>
          <w:rFonts w:cs="Arial"/>
          <w:noProof/>
        </w:rPr>
        <w:t>]</w:t>
      </w:r>
      <w:r w:rsidR="00ED032C">
        <w:rPr>
          <w:rFonts w:cs="Arial"/>
        </w:rPr>
        <w:fldChar w:fldCharType="end"/>
      </w:r>
      <w:r w:rsidR="00C6315E">
        <w:rPr>
          <w:rFonts w:cs="Arial"/>
        </w:rPr>
        <w:t xml:space="preserve">. </w:t>
      </w:r>
      <w:r w:rsidR="009702E9">
        <w:rPr>
          <w:rFonts w:cs="Arial"/>
        </w:rPr>
        <w:t xml:space="preserve"> </w:t>
      </w:r>
    </w:p>
    <w:p w14:paraId="2C8EC06D" w14:textId="77777777" w:rsidR="007D76DE" w:rsidRDefault="007D76DE" w:rsidP="00162CD1">
      <w:pPr>
        <w:spacing w:line="480" w:lineRule="auto"/>
        <w:rPr>
          <w:rFonts w:cs="Arial"/>
        </w:rPr>
      </w:pPr>
    </w:p>
    <w:p w14:paraId="6855BB11" w14:textId="3278534D" w:rsidR="007D76DE" w:rsidRPr="00DC36EE" w:rsidRDefault="007D76DE" w:rsidP="00162CD1">
      <w:pPr>
        <w:spacing w:line="480" w:lineRule="auto"/>
        <w:rPr>
          <w:rFonts w:cs="Arial"/>
        </w:rPr>
      </w:pPr>
      <w:r>
        <w:rPr>
          <w:rFonts w:cs="Arial"/>
        </w:rPr>
        <w:t>The estimated cost per QALY of £1,875-£4,011 for the mycophenolate-responders</w:t>
      </w:r>
      <w:r w:rsidRPr="00DC36EE">
        <w:rPr>
          <w:rFonts w:cs="Arial"/>
        </w:rPr>
        <w:t xml:space="preserve"> is well within the £20,000 cost per QALY threshold recognized by</w:t>
      </w:r>
      <w:r>
        <w:rPr>
          <w:rFonts w:cs="Arial"/>
        </w:rPr>
        <w:t xml:space="preserve"> the UK </w:t>
      </w:r>
      <w:r w:rsidRPr="00DC36EE">
        <w:rPr>
          <w:rFonts w:cs="Arial"/>
        </w:rPr>
        <w:t>NICE</w:t>
      </w:r>
      <w:r w:rsidR="00ED032C">
        <w:rPr>
          <w:rFonts w:cs="Arial"/>
        </w:rPr>
        <w:fldChar w:fldCharType="begin"/>
      </w:r>
      <w:r w:rsidR="00594064">
        <w:rPr>
          <w:rFonts w:cs="Arial"/>
        </w:rPr>
        <w:instrText xml:space="preserve"> ADDIN EN.CITE &lt;EndNote&gt;&lt;Cite&gt;&lt;Author&gt;McCabe&lt;/Author&gt;&lt;Year&gt;2008&lt;/Year&gt;&lt;RecNum&gt;1754&lt;/RecNum&gt;&lt;DisplayText&gt;[18]&lt;/DisplayText&gt;&lt;record&gt;&lt;rec-number&gt;1754&lt;/rec-number&gt;&lt;foreign-keys&gt;&lt;key app="EN" db-id="rpdfwxw2q9v0a7esvvj5pd2gwd0rfp2a2zt5" timestamp="1491925199"&gt;1754&lt;/key&gt;&lt;/foreign-keys&gt;&lt;ref-type name="Journal Article"&gt;17&lt;/ref-type&gt;&lt;contributors&gt;&lt;authors&gt;&lt;author&gt;McCabe, C.&lt;/author&gt;&lt;author&gt;Claxton, K.&lt;/author&gt;&lt;author&gt;Culyer, A. J.&lt;/author&gt;&lt;/authors&gt;&lt;/contributors&gt;&lt;auth-address&gt;Academic Unit of Health Economics and NICE Decision Support Unit, Leeds Institute of Health Sciences, University of Leeds, Leeds, UK. c.mccabe@leeds.ac.uk&lt;/auth-address&gt;&lt;titles&gt;&lt;title&gt;The NICE cost-effectiveness threshold: what it is and what that means&lt;/title&gt;&lt;secondary-title&gt;Pharmacoeconomics&lt;/secondary-title&gt;&lt;/titles&gt;&lt;periodical&gt;&lt;full-title&gt;Pharmacoeconomics&lt;/full-title&gt;&lt;/periodical&gt;&lt;pages&gt;733-44&lt;/pages&gt;&lt;volume&gt;26&lt;/volume&gt;&lt;number&gt;9&lt;/number&gt;&lt;keywords&gt;&lt;keyword&gt;Academies and Institutes/*economics&lt;/keyword&gt;&lt;keyword&gt;Cost-Benefit Analysis/*methods/statistics &amp;amp; numerical data&lt;/keyword&gt;&lt;keyword&gt;Decision Making, Organizational&lt;/keyword&gt;&lt;keyword&gt;Humans&lt;/keyword&gt;&lt;keyword&gt;Quality-Adjusted Life Years&lt;/keyword&gt;&lt;keyword&gt;State Medicine/*economics&lt;/keyword&gt;&lt;keyword&gt;United Kingdom&lt;/keyword&gt;&lt;/keywords&gt;&lt;dates&gt;&lt;year&gt;2008&lt;/year&gt;&lt;/dates&gt;&lt;isbn&gt;1170-7690 (Print)&amp;#xD;1170-7690 (Linking)&lt;/isbn&gt;&lt;accession-num&gt;18767894&lt;/accession-num&gt;&lt;urls&gt;&lt;related-urls&gt;&lt;url&gt;https://www.ncbi.nlm.nih.gov/pubmed/18767894&lt;/url&gt;&lt;/related-urls&gt;&lt;/urls&gt;&lt;/record&gt;&lt;/Cite&gt;&lt;/EndNote&gt;</w:instrText>
      </w:r>
      <w:r w:rsidR="00ED032C">
        <w:rPr>
          <w:rFonts w:cs="Arial"/>
        </w:rPr>
        <w:fldChar w:fldCharType="separate"/>
      </w:r>
      <w:r w:rsidR="00594064">
        <w:rPr>
          <w:rFonts w:cs="Arial"/>
          <w:noProof/>
        </w:rPr>
        <w:t>[</w:t>
      </w:r>
      <w:hyperlink w:anchor="_ENREF_18" w:tooltip="McCabe, 2008 #1754" w:history="1">
        <w:r w:rsidR="00594064">
          <w:rPr>
            <w:rFonts w:cs="Arial"/>
            <w:noProof/>
          </w:rPr>
          <w:t>18</w:t>
        </w:r>
      </w:hyperlink>
      <w:r w:rsidR="00594064">
        <w:rPr>
          <w:rFonts w:cs="Arial"/>
          <w:noProof/>
        </w:rPr>
        <w:t>]</w:t>
      </w:r>
      <w:r w:rsidR="00ED032C">
        <w:rPr>
          <w:rFonts w:cs="Arial"/>
        </w:rPr>
        <w:fldChar w:fldCharType="end"/>
      </w:r>
      <w:r>
        <w:rPr>
          <w:rFonts w:cs="Arial"/>
        </w:rPr>
        <w:t xml:space="preserve">, providing a first indication that if efficacy can be confirmed, then </w:t>
      </w:r>
      <w:r w:rsidRPr="00DC36EE">
        <w:rPr>
          <w:rFonts w:cs="Arial"/>
        </w:rPr>
        <w:t xml:space="preserve">the intervention </w:t>
      </w:r>
      <w:r>
        <w:rPr>
          <w:rFonts w:cs="Arial"/>
        </w:rPr>
        <w:t>may represent</w:t>
      </w:r>
      <w:r w:rsidRPr="00DC36EE">
        <w:rPr>
          <w:rFonts w:cs="Arial"/>
        </w:rPr>
        <w:t xml:space="preserve"> </w:t>
      </w:r>
      <w:r>
        <w:rPr>
          <w:rFonts w:cs="Arial"/>
        </w:rPr>
        <w:t xml:space="preserve">value for money. </w:t>
      </w:r>
    </w:p>
    <w:p w14:paraId="7B78E77E" w14:textId="77777777" w:rsidR="007D76DE" w:rsidRDefault="007D76DE" w:rsidP="00162CD1">
      <w:pPr>
        <w:spacing w:line="480" w:lineRule="auto"/>
        <w:rPr>
          <w:rFonts w:cs="Arial"/>
        </w:rPr>
      </w:pPr>
    </w:p>
    <w:p w14:paraId="54F3A491" w14:textId="327553EB" w:rsidR="008D417A" w:rsidRPr="00BD23BB" w:rsidRDefault="00F56A66" w:rsidP="00162CD1">
      <w:pPr>
        <w:spacing w:line="480" w:lineRule="auto"/>
        <w:rPr>
          <w:rFonts w:cs="Arial"/>
        </w:rPr>
      </w:pPr>
      <w:r w:rsidRPr="00BD23BB">
        <w:rPr>
          <w:rFonts w:cs="Arial"/>
          <w:i/>
        </w:rPr>
        <w:t>Strength:</w:t>
      </w:r>
      <w:r w:rsidR="00684E0F" w:rsidRPr="00BD23BB">
        <w:rPr>
          <w:rFonts w:cs="Arial"/>
          <w:i/>
        </w:rPr>
        <w:t xml:space="preserve"> </w:t>
      </w:r>
      <w:r w:rsidR="008D417A" w:rsidRPr="00BD23BB">
        <w:rPr>
          <w:rFonts w:cs="Arial"/>
        </w:rPr>
        <w:t>The study strength</w:t>
      </w:r>
      <w:r w:rsidR="00E828AC" w:rsidRPr="00BD23BB">
        <w:rPr>
          <w:rFonts w:cs="Arial"/>
        </w:rPr>
        <w:t>s</w:t>
      </w:r>
      <w:r w:rsidR="0020011E">
        <w:rPr>
          <w:rFonts w:cs="Arial"/>
        </w:rPr>
        <w:t xml:space="preserve"> include it</w:t>
      </w:r>
      <w:r w:rsidR="008D417A" w:rsidRPr="00BD23BB">
        <w:rPr>
          <w:rFonts w:cs="Arial"/>
        </w:rPr>
        <w:t xml:space="preserve">s prospective nature, </w:t>
      </w:r>
      <w:r w:rsidR="007116B4" w:rsidRPr="00BD23BB">
        <w:rPr>
          <w:rFonts w:cs="Arial"/>
        </w:rPr>
        <w:t>independent</w:t>
      </w:r>
      <w:r w:rsidR="002F1EC7" w:rsidRPr="00BD23BB">
        <w:rPr>
          <w:rFonts w:cs="Arial"/>
        </w:rPr>
        <w:t>,</w:t>
      </w:r>
      <w:r w:rsidR="007116B4" w:rsidRPr="00BD23BB">
        <w:rPr>
          <w:rFonts w:cs="Arial"/>
        </w:rPr>
        <w:t xml:space="preserve"> </w:t>
      </w:r>
      <w:r w:rsidR="00EE3D1D" w:rsidRPr="00BD23BB">
        <w:rPr>
          <w:rFonts w:cs="Arial"/>
        </w:rPr>
        <w:t>concealed</w:t>
      </w:r>
      <w:r w:rsidR="008D417A" w:rsidRPr="00BD23BB">
        <w:rPr>
          <w:rFonts w:cs="Arial"/>
        </w:rPr>
        <w:t xml:space="preserve"> </w:t>
      </w:r>
      <w:r w:rsidR="005C6119" w:rsidRPr="00BD23BB">
        <w:rPr>
          <w:rFonts w:cs="Arial"/>
        </w:rPr>
        <w:t xml:space="preserve">randomization, </w:t>
      </w:r>
      <w:r w:rsidR="00076C36">
        <w:rPr>
          <w:rFonts w:cs="Arial"/>
        </w:rPr>
        <w:t xml:space="preserve">independently-obtained </w:t>
      </w:r>
      <w:r w:rsidR="00076C36" w:rsidRPr="00BD23BB">
        <w:rPr>
          <w:rFonts w:cs="Arial"/>
        </w:rPr>
        <w:t>objective</w:t>
      </w:r>
      <w:r w:rsidR="00076C36">
        <w:rPr>
          <w:rFonts w:cs="Arial"/>
        </w:rPr>
        <w:t xml:space="preserve"> markers of skin-sensitivity, and use of a</w:t>
      </w:r>
      <w:r w:rsidR="00076C36" w:rsidRPr="00BD23BB">
        <w:rPr>
          <w:rFonts w:cs="Arial"/>
        </w:rPr>
        <w:t xml:space="preserve"> </w:t>
      </w:r>
      <w:r w:rsidR="00076C36">
        <w:rPr>
          <w:rFonts w:cs="Arial"/>
        </w:rPr>
        <w:t>wide range of outcomes</w:t>
      </w:r>
      <w:r w:rsidR="00EE3D1D" w:rsidRPr="00BD23BB">
        <w:rPr>
          <w:rFonts w:cs="Arial"/>
        </w:rPr>
        <w:t xml:space="preserve">. </w:t>
      </w:r>
      <w:r w:rsidR="00A4670A">
        <w:rPr>
          <w:rFonts w:cs="Arial"/>
        </w:rPr>
        <w:t>Trial participants</w:t>
      </w:r>
      <w:r w:rsidR="007F6151">
        <w:rPr>
          <w:rFonts w:cs="Arial"/>
        </w:rPr>
        <w:t>’</w:t>
      </w:r>
      <w:r w:rsidR="00A4670A">
        <w:rPr>
          <w:rFonts w:cs="Arial"/>
        </w:rPr>
        <w:t xml:space="preserve"> </w:t>
      </w:r>
      <w:r w:rsidR="00076C36">
        <w:rPr>
          <w:rFonts w:cs="Arial"/>
        </w:rPr>
        <w:t>baseline characteristics</w:t>
      </w:r>
      <w:r w:rsidR="00A4670A">
        <w:rPr>
          <w:rFonts w:cs="Arial"/>
        </w:rPr>
        <w:t xml:space="preserve"> were typical for the general population of pat</w:t>
      </w:r>
      <w:r w:rsidR="0020011E">
        <w:rPr>
          <w:rFonts w:cs="Arial"/>
        </w:rPr>
        <w:t>ients with persistent CRPS</w:t>
      </w:r>
      <w:r w:rsidR="00ED032C">
        <w:rPr>
          <w:rFonts w:cs="Arial"/>
        </w:rPr>
        <w:fldChar w:fldCharType="begin"/>
      </w:r>
      <w:r w:rsidR="00594064">
        <w:rPr>
          <w:rFonts w:cs="Arial"/>
        </w:rPr>
        <w:instrText xml:space="preserve"> ADDIN EN.CITE &lt;EndNote&gt;&lt;Cite&gt;&lt;Author&gt;Goebel&lt;/Author&gt;&lt;Year&gt;2011/10&lt;/Year&gt;&lt;RecNum&gt;407&lt;/RecNum&gt;&lt;DisplayText&gt;[19]&lt;/DisplayText&gt;&lt;record&gt;&lt;rec-number&gt;407&lt;/rec-number&gt;&lt;foreign-keys&gt;&lt;key app="EN" db-id="rpdfwxw2q9v0a7esvvj5pd2gwd0rfp2a2zt5" timestamp="1335200993"&gt;407&lt;/key&gt;&lt;/foreign-keys&gt;&lt;ref-type name="Journal Article"&gt;17&lt;/ref-type&gt;&lt;contributors&gt;&lt;authors&gt;&lt;author&gt;Goebel,A.&lt;/author&gt;&lt;/authors&gt;&lt;/contributors&gt;&lt;auth-address&gt;Pain Research Group and Centre for Immune Studies in Pain, Department of Translational Medicine, University of Liverpool, UK. reasgoebel@rocketmail.com&lt;/auth-address&gt;&lt;titles&gt;&lt;title&gt;Complex regional pain syndrome in adults&lt;/title&gt;&lt;secondary-title&gt;Rheumatology (Oxford)&lt;/secondary-title&gt;&lt;/titles&gt;&lt;periodical&gt;&lt;full-title&gt;Rheumatology (Oxford)&lt;/full-title&gt;&lt;/periodical&gt;&lt;pages&gt;1739-1750&lt;/pages&gt;&lt;volume&gt;50&lt;/volume&gt;&lt;number&gt;10&lt;/number&gt;&lt;keywords&gt;&lt;keyword&gt;abnormalities&lt;/keyword&gt;&lt;keyword&gt;Adult&lt;/keyword&gt;&lt;keyword&gt;Autoantibodies&lt;/keyword&gt;&lt;keyword&gt;CRPS&lt;/keyword&gt;&lt;keyword&gt;Inflammation&lt;/keyword&gt;&lt;keyword&gt;Medicine&lt;/keyword&gt;&lt;keyword&gt;Neurology&lt;/keyword&gt;&lt;keyword&gt;Pain&lt;/keyword&gt;&lt;keyword&gt;Patients&lt;/keyword&gt;&lt;keyword&gt;Quality of Life&lt;/keyword&gt;&lt;keyword&gt;Randomized Controlled Trials&lt;/keyword&gt;&lt;keyword&gt;Research&lt;/keyword&gt;&lt;keyword&gt;Research Support&lt;/keyword&gt;&lt;keyword&gt;Syndrome&lt;/keyword&gt;&lt;/keywords&gt;&lt;dates&gt;&lt;year&gt;2011/10&lt;/year&gt;&lt;/dates&gt;&lt;work-type&gt;ker202 [pii];10.1093/rheumatology/ker202 [doi]&lt;/work-type&gt;&lt;urls&gt;&lt;/urls&gt;&lt;/record&gt;&lt;/Cite&gt;&lt;/EndNote&gt;</w:instrText>
      </w:r>
      <w:r w:rsidR="00ED032C">
        <w:rPr>
          <w:rFonts w:cs="Arial"/>
        </w:rPr>
        <w:fldChar w:fldCharType="separate"/>
      </w:r>
      <w:r w:rsidR="00594064">
        <w:rPr>
          <w:rFonts w:cs="Arial"/>
          <w:noProof/>
        </w:rPr>
        <w:t>[</w:t>
      </w:r>
      <w:hyperlink w:anchor="_ENREF_19" w:tooltip="Goebel, 2011/10 #407" w:history="1">
        <w:r w:rsidR="00594064">
          <w:rPr>
            <w:rFonts w:cs="Arial"/>
            <w:noProof/>
          </w:rPr>
          <w:t>19</w:t>
        </w:r>
      </w:hyperlink>
      <w:r w:rsidR="00594064">
        <w:rPr>
          <w:rFonts w:cs="Arial"/>
          <w:noProof/>
        </w:rPr>
        <w:t>]</w:t>
      </w:r>
      <w:r w:rsidR="00ED032C">
        <w:rPr>
          <w:rFonts w:cs="Arial"/>
        </w:rPr>
        <w:fldChar w:fldCharType="end"/>
      </w:r>
      <w:hyperlink w:anchor="_ENREF_15" w:tooltip="Marinus, 2011/7 #748" w:history="1"/>
      <w:r w:rsidR="00A4670A">
        <w:rPr>
          <w:rFonts w:cs="Arial"/>
        </w:rPr>
        <w:t xml:space="preserve">. </w:t>
      </w:r>
      <w:r w:rsidR="00076C36">
        <w:rPr>
          <w:rFonts w:cs="Arial"/>
        </w:rPr>
        <w:t>The treatment groups were adequately</w:t>
      </w:r>
      <w:r w:rsidR="0020011E">
        <w:rPr>
          <w:rFonts w:cs="Arial"/>
        </w:rPr>
        <w:t xml:space="preserve"> balanced. </w:t>
      </w:r>
      <w:r w:rsidR="00453D80">
        <w:rPr>
          <w:rFonts w:cs="Arial"/>
        </w:rPr>
        <w:t>I</w:t>
      </w:r>
      <w:r w:rsidR="0020011E">
        <w:rPr>
          <w:rFonts w:cs="Arial"/>
        </w:rPr>
        <w:t>nclusion of</w:t>
      </w:r>
      <w:r w:rsidR="007116B4" w:rsidRPr="00BD23BB">
        <w:rPr>
          <w:rFonts w:cs="Arial"/>
        </w:rPr>
        <w:t xml:space="preserve"> patients with</w:t>
      </w:r>
      <w:r w:rsidR="002F1EC7" w:rsidRPr="00BD23BB">
        <w:rPr>
          <w:rFonts w:cs="Arial"/>
        </w:rPr>
        <w:t>out</w:t>
      </w:r>
      <w:r w:rsidR="007116B4" w:rsidRPr="00BD23BB">
        <w:rPr>
          <w:rFonts w:cs="Arial"/>
        </w:rPr>
        <w:t xml:space="preserve"> </w:t>
      </w:r>
      <w:r w:rsidR="002F1EC7" w:rsidRPr="00BD23BB">
        <w:rPr>
          <w:rFonts w:cs="Arial"/>
        </w:rPr>
        <w:t>upper disease duration limit</w:t>
      </w:r>
      <w:r w:rsidR="007116B4" w:rsidRPr="00BD23BB">
        <w:rPr>
          <w:rFonts w:cs="Arial"/>
        </w:rPr>
        <w:t>,</w:t>
      </w:r>
      <w:r w:rsidR="00BA3CAF" w:rsidRPr="00BD23BB">
        <w:rPr>
          <w:rFonts w:cs="Arial"/>
        </w:rPr>
        <w:t xml:space="preserve"> and</w:t>
      </w:r>
      <w:r w:rsidR="007116B4" w:rsidRPr="00BD23BB">
        <w:rPr>
          <w:rFonts w:cs="Arial"/>
        </w:rPr>
        <w:t xml:space="preserve"> </w:t>
      </w:r>
      <w:r w:rsidR="00FC53A3">
        <w:rPr>
          <w:rFonts w:cs="Arial"/>
        </w:rPr>
        <w:t>swift</w:t>
      </w:r>
      <w:r w:rsidR="00BA3CAF" w:rsidRPr="00BD23BB">
        <w:rPr>
          <w:rFonts w:cs="Arial"/>
        </w:rPr>
        <w:t xml:space="preserve"> recruitment</w:t>
      </w:r>
      <w:r w:rsidR="004D3A1D">
        <w:rPr>
          <w:rFonts w:cs="Arial"/>
        </w:rPr>
        <w:t xml:space="preserve"> over less than 12 months</w:t>
      </w:r>
      <w:r w:rsidR="00BA3CAF" w:rsidRPr="00BD23BB">
        <w:rPr>
          <w:rFonts w:cs="Arial"/>
        </w:rPr>
        <w:t xml:space="preserve"> may have reduced ascertainment bias. </w:t>
      </w:r>
    </w:p>
    <w:p w14:paraId="150F3594" w14:textId="77777777" w:rsidR="00F56A66" w:rsidRPr="00BD23BB" w:rsidRDefault="00F56A66" w:rsidP="00162CD1">
      <w:pPr>
        <w:spacing w:line="480" w:lineRule="auto"/>
        <w:rPr>
          <w:rFonts w:cs="Arial"/>
          <w:i/>
        </w:rPr>
      </w:pPr>
    </w:p>
    <w:p w14:paraId="16942DB2" w14:textId="48A6D238" w:rsidR="00FF4AE2" w:rsidRDefault="00BD071A" w:rsidP="00162CD1">
      <w:pPr>
        <w:spacing w:line="480" w:lineRule="auto"/>
        <w:rPr>
          <w:rFonts w:cs="Arial"/>
        </w:rPr>
      </w:pPr>
      <w:r w:rsidRPr="00BD23BB">
        <w:rPr>
          <w:rFonts w:cs="Arial"/>
          <w:i/>
        </w:rPr>
        <w:t>Limitations</w:t>
      </w:r>
      <w:r w:rsidRPr="00BD23BB">
        <w:rPr>
          <w:rFonts w:cs="Arial"/>
        </w:rPr>
        <w:t xml:space="preserve">: </w:t>
      </w:r>
      <w:r w:rsidR="00CC50E7" w:rsidRPr="00BD23BB">
        <w:rPr>
          <w:rFonts w:cs="Arial"/>
        </w:rPr>
        <w:t>This</w:t>
      </w:r>
      <w:r w:rsidR="00704A0C">
        <w:rPr>
          <w:rFonts w:cs="Arial"/>
        </w:rPr>
        <w:t xml:space="preserve"> study was small, and </w:t>
      </w:r>
      <w:r w:rsidR="00EE3D1D" w:rsidRPr="00BD23BB">
        <w:rPr>
          <w:rFonts w:cs="Arial"/>
        </w:rPr>
        <w:t xml:space="preserve">not blinded. </w:t>
      </w:r>
      <w:r w:rsidR="00CC45AF" w:rsidRPr="00BD23BB">
        <w:rPr>
          <w:rFonts w:cs="Arial"/>
        </w:rPr>
        <w:t xml:space="preserve">Small </w:t>
      </w:r>
      <w:r w:rsidR="009C2E1C" w:rsidRPr="00BD23BB">
        <w:rPr>
          <w:rFonts w:cs="Arial"/>
        </w:rPr>
        <w:t xml:space="preserve">open </w:t>
      </w:r>
      <w:r w:rsidR="00CC45AF" w:rsidRPr="00BD23BB">
        <w:rPr>
          <w:rFonts w:cs="Arial"/>
        </w:rPr>
        <w:t>studies</w:t>
      </w:r>
      <w:r w:rsidR="007116B4" w:rsidRPr="00BD23BB">
        <w:rPr>
          <w:rFonts w:cs="Arial"/>
        </w:rPr>
        <w:t xml:space="preserve"> with few primary events (such as meaningful pain reduction), </w:t>
      </w:r>
      <w:r w:rsidR="00CC45AF" w:rsidRPr="00BD23BB">
        <w:rPr>
          <w:rFonts w:cs="Arial"/>
        </w:rPr>
        <w:t xml:space="preserve">are at risk of </w:t>
      </w:r>
      <w:r w:rsidR="00E8477F" w:rsidRPr="00BD23BB">
        <w:rPr>
          <w:rFonts w:cs="Arial"/>
        </w:rPr>
        <w:t xml:space="preserve">various forms of </w:t>
      </w:r>
      <w:r w:rsidR="00CC45AF" w:rsidRPr="00BD23BB">
        <w:rPr>
          <w:rFonts w:cs="Arial"/>
        </w:rPr>
        <w:t>bias</w:t>
      </w:r>
      <w:r w:rsidR="000A15F9" w:rsidRPr="00BD23BB">
        <w:rPr>
          <w:rFonts w:cs="Arial"/>
        </w:rPr>
        <w:t>,</w:t>
      </w:r>
      <w:r w:rsidR="00CC45AF" w:rsidRPr="00BD23BB">
        <w:rPr>
          <w:rFonts w:cs="Arial"/>
        </w:rPr>
        <w:t xml:space="preserve"> which have been well described</w:t>
      </w:r>
      <w:r w:rsidR="00ED032C" w:rsidRPr="00BD23BB">
        <w:rPr>
          <w:rFonts w:cs="Arial"/>
        </w:rPr>
        <w:fldChar w:fldCharType="begin"/>
      </w:r>
      <w:r w:rsidR="00594064">
        <w:rPr>
          <w:rFonts w:cs="Arial"/>
        </w:rPr>
        <w:instrText xml:space="preserve"> ADDIN EN.CITE &lt;EndNote&gt;&lt;Cite&gt;&lt;Author&gt;Pocock&lt;/Author&gt;&lt;Year&gt;2016&lt;/Year&gt;&lt;RecNum&gt;1744&lt;/RecNum&gt;&lt;DisplayText&gt;[20]&lt;/DisplayText&gt;&lt;record&gt;&lt;rec-number&gt;1744&lt;/rec-number&gt;&lt;foreign-keys&gt;&lt;key app="EN" db-id="rpdfwxw2q9v0a7esvvj5pd2gwd0rfp2a2zt5" timestamp="1485204396"&gt;1744&lt;/key&gt;&lt;/foreign-keys&gt;&lt;ref-type name="Journal Article"&gt;17&lt;/ref-type&gt;&lt;contributors&gt;&lt;authors&gt;&lt;author&gt;Pocock, S. J.&lt;/author&gt;&lt;author&gt;Stone, G. W.&lt;/author&gt;&lt;/authors&gt;&lt;/contributors&gt;&lt;auth-address&gt;From the Department of Medical Statistics, London School of Hygiene and Tropical Medicine, London (S.J.P.); and Columbia University Medical Center, New York Presbyterian Hospital, and the Cardiovascular Research Foundation - all in New York (G.W.S.).&lt;/auth-address&gt;&lt;titles&gt;&lt;title&gt;The Primary Outcome Is Positive - Is That Good Enough?&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971-9&lt;/pages&gt;&lt;volume&gt;375&lt;/volume&gt;&lt;number&gt;10&lt;/number&gt;&lt;edition&gt;2016/09/08&lt;/edition&gt;&lt;keywords&gt;&lt;keyword&gt;*Data Interpretation, Statistical&lt;/keyword&gt;&lt;keyword&gt;Humans&lt;/keyword&gt;&lt;keyword&gt;Intention to Treat Analysis&lt;/keyword&gt;&lt;keyword&gt;Outcome Assessment (Health Care)/*methods&lt;/keyword&gt;&lt;keyword&gt;Probability&lt;/keyword&gt;&lt;keyword&gt;*Randomized Controlled Trials as Topic/methods/standards&lt;/keyword&gt;&lt;keyword&gt;Research Design&lt;/keyword&gt;&lt;keyword&gt;Treatment Outcome&lt;/keyword&gt;&lt;/keywords&gt;&lt;dates&gt;&lt;year&gt;2016&lt;/year&gt;&lt;pub-dates&gt;&lt;date&gt;Sep 08&lt;/date&gt;&lt;/pub-dates&gt;&lt;/dates&gt;&lt;isbn&gt;1533-4406 (Electronic)&amp;#xD;0028-4793 (Linking)&lt;/isbn&gt;&lt;accession-num&gt;27602669&lt;/accession-num&gt;&lt;work-type&gt;Review&lt;/work-type&gt;&lt;urls&gt;&lt;related-urls&gt;&lt;url&gt;http://www.ncbi.nlm.nih.gov/pubmed/27602669&lt;/url&gt;&lt;/related-urls&gt;&lt;/urls&gt;&lt;electronic-resource-num&gt;10.1056/NEJMra1601511&lt;/electronic-resource-num&gt;&lt;language&gt;eng&lt;/language&gt;&lt;/record&gt;&lt;/Cite&gt;&lt;/EndNote&gt;</w:instrText>
      </w:r>
      <w:r w:rsidR="00ED032C" w:rsidRPr="00BD23BB">
        <w:rPr>
          <w:rFonts w:cs="Arial"/>
        </w:rPr>
        <w:fldChar w:fldCharType="separate"/>
      </w:r>
      <w:r w:rsidR="00594064">
        <w:rPr>
          <w:rFonts w:cs="Arial"/>
          <w:noProof/>
        </w:rPr>
        <w:t>[</w:t>
      </w:r>
      <w:hyperlink w:anchor="_ENREF_20" w:tooltip="Pocock, 2016 #1744" w:history="1">
        <w:r w:rsidR="00594064">
          <w:rPr>
            <w:rFonts w:cs="Arial"/>
            <w:noProof/>
          </w:rPr>
          <w:t>20</w:t>
        </w:r>
      </w:hyperlink>
      <w:r w:rsidR="00594064">
        <w:rPr>
          <w:rFonts w:cs="Arial"/>
          <w:noProof/>
        </w:rPr>
        <w:t>]</w:t>
      </w:r>
      <w:r w:rsidR="00ED032C" w:rsidRPr="00BD23BB">
        <w:rPr>
          <w:rFonts w:cs="Arial"/>
        </w:rPr>
        <w:fldChar w:fldCharType="end"/>
      </w:r>
      <w:r w:rsidR="00CC45AF" w:rsidRPr="00BD23BB">
        <w:rPr>
          <w:rFonts w:cs="Arial"/>
        </w:rPr>
        <w:t xml:space="preserve">. </w:t>
      </w:r>
      <w:r w:rsidR="00BA3CAF" w:rsidRPr="00BD23BB">
        <w:rPr>
          <w:rFonts w:cs="Arial"/>
        </w:rPr>
        <w:t>However</w:t>
      </w:r>
      <w:r w:rsidR="00F51BA9">
        <w:rPr>
          <w:rFonts w:cs="Arial"/>
        </w:rPr>
        <w:t>,</w:t>
      </w:r>
      <w:r w:rsidR="000A15F9" w:rsidRPr="00BD23BB">
        <w:rPr>
          <w:rFonts w:cs="Arial"/>
        </w:rPr>
        <w:t xml:space="preserve"> </w:t>
      </w:r>
      <w:r w:rsidR="00F51BA9">
        <w:rPr>
          <w:rFonts w:cs="Arial"/>
        </w:rPr>
        <w:t xml:space="preserve">unusually for trials in this disease </w:t>
      </w:r>
      <w:r w:rsidR="00ED032C">
        <w:rPr>
          <w:rFonts w:cs="Arial"/>
        </w:rPr>
        <w:fldChar w:fldCharType="begin"/>
      </w:r>
      <w:r w:rsidR="00D62685">
        <w:rPr>
          <w:rFonts w:cs="Arial"/>
        </w:rPr>
        <w:instrText xml:space="preserve"> ADDIN EN.CITE &lt;EndNote&gt;&lt;Cite&gt;&lt;Author&gt;Mbizvo&lt;/Author&gt;&lt;Year&gt;2015&lt;/Year&gt;&lt;RecNum&gt;1603&lt;/RecNum&gt;&lt;DisplayText&gt;[11]&lt;/DisplayText&gt;&lt;record&gt;&lt;rec-number&gt;1603&lt;/rec-number&gt;&lt;foreign-keys&gt;&lt;key app="EN" db-id="rpdfwxw2q9v0a7esvvj5pd2gwd0rfp2a2zt5" timestamp="1423505242"&gt;1603&lt;/key&gt;&lt;/foreign-keys&gt;&lt;ref-type name="Journal Article"&gt;17&lt;/ref-type&gt;&lt;contributors&gt;&lt;authors&gt;&lt;author&gt;Mbizvo, G. K.&lt;/author&gt;&lt;author&gt;Nolan, S. J.&lt;/author&gt;&lt;author&gt;Nurmikko, T. J.&lt;/author&gt;&lt;author&gt;Goebel, A.&lt;/author&gt;&lt;/authors&gt;&lt;/contributors&gt;&lt;auth-address&gt;Pain Research Institute, Department of Translational Medicine, University of Liverpool, Liverpool, United Kingdom. Electronic address: gashiraimbizvo@hotmail.com.&amp;#xD;Department of Biostatistics, University of Liverpool, Liverpool, United Kingdom.&amp;#xD;Pain Research Institute, Department of Translational Medicine, University of Liverpool, Liverpool, United Kingdom; Department of Pain Medicine, Walton Centre NHS Foundation Trust, Liverpool, United Kingdom.&lt;/auth-address&gt;&lt;titles&gt;&lt;title&gt;Placebo Responses in Long-Standing Complex Regional Pain Syndrome: A Systematic Review and Meta-Analysis&lt;/title&gt;&lt;secondary-title&gt;J Pain&lt;/secondary-title&gt;&lt;alt-title&gt;The journal of pain : official journal of the American Pain Society&lt;/alt-title&gt;&lt;/titles&gt;&lt;periodical&gt;&lt;full-title&gt;J Pain&lt;/full-title&gt;&lt;/periodical&gt;&lt;pages&gt;99-115&lt;/pages&gt;&lt;volume&gt;16&lt;/volume&gt;&lt;number&gt;2&lt;/number&gt;&lt;edition&gt;2014/12/06&lt;/edition&gt;&lt;dates&gt;&lt;year&gt;2015&lt;/year&gt;&lt;pub-dates&gt;&lt;date&gt;Feb&lt;/date&gt;&lt;/pub-dates&gt;&lt;/dates&gt;&lt;isbn&gt;1528-8447 (Electronic)&amp;#xD;1526-5900 (Linking)&lt;/isbn&gt;&lt;accession-num&gt;25478803&lt;/accession-num&gt;&lt;work-type&gt;Review&lt;/work-type&gt;&lt;urls&gt;&lt;related-urls&gt;&lt;url&gt;http://www.ncbi.nlm.nih.gov/pubmed/25478803&lt;/url&gt;&lt;/related-urls&gt;&lt;/urls&gt;&lt;electronic-resource-num&gt;10.1016/j.jpain.2014.11.008&lt;/electronic-resource-num&gt;&lt;language&gt;Eng&lt;/language&gt;&lt;/record&gt;&lt;/Cite&gt;&lt;/EndNote&gt;</w:instrText>
      </w:r>
      <w:r w:rsidR="00ED032C">
        <w:rPr>
          <w:rFonts w:cs="Arial"/>
        </w:rPr>
        <w:fldChar w:fldCharType="separate"/>
      </w:r>
      <w:r w:rsidR="00D62685">
        <w:rPr>
          <w:rFonts w:cs="Arial"/>
          <w:noProof/>
        </w:rPr>
        <w:t>[</w:t>
      </w:r>
      <w:hyperlink w:anchor="_ENREF_11" w:tooltip="Mbizvo, 2015 #1603" w:history="1">
        <w:r w:rsidR="00594064">
          <w:rPr>
            <w:rFonts w:cs="Arial"/>
            <w:noProof/>
          </w:rPr>
          <w:t>11</w:t>
        </w:r>
      </w:hyperlink>
      <w:r w:rsidR="00D62685">
        <w:rPr>
          <w:rFonts w:cs="Arial"/>
          <w:noProof/>
        </w:rPr>
        <w:t>]</w:t>
      </w:r>
      <w:r w:rsidR="00ED032C">
        <w:rPr>
          <w:rFonts w:cs="Arial"/>
        </w:rPr>
        <w:fldChar w:fldCharType="end"/>
      </w:r>
      <w:r w:rsidR="00F51BA9">
        <w:rPr>
          <w:rFonts w:cs="Arial"/>
        </w:rPr>
        <w:t>, half</w:t>
      </w:r>
      <w:r w:rsidR="000A15F9" w:rsidRPr="00BD23BB">
        <w:rPr>
          <w:rFonts w:cs="Arial"/>
        </w:rPr>
        <w:t xml:space="preserve"> of patients reported </w:t>
      </w:r>
      <w:r w:rsidR="00CC50E7" w:rsidRPr="00BD23BB">
        <w:rPr>
          <w:rFonts w:cs="Arial"/>
        </w:rPr>
        <w:t>meanin</w:t>
      </w:r>
      <w:r w:rsidR="004D3A1D">
        <w:rPr>
          <w:rFonts w:cs="Arial"/>
        </w:rPr>
        <w:t xml:space="preserve">gful </w:t>
      </w:r>
      <w:r w:rsidR="00CC50E7" w:rsidRPr="00BD23BB">
        <w:rPr>
          <w:rFonts w:cs="Arial"/>
        </w:rPr>
        <w:t>pain relief</w:t>
      </w:r>
      <w:r w:rsidR="00320B21">
        <w:rPr>
          <w:rFonts w:cs="Arial"/>
        </w:rPr>
        <w:t xml:space="preserve"> at some point during the trial</w:t>
      </w:r>
      <w:r w:rsidR="00C10A49">
        <w:rPr>
          <w:rFonts w:cs="Arial"/>
        </w:rPr>
        <w:t>,</w:t>
      </w:r>
      <w:r w:rsidR="00F51BA9">
        <w:rPr>
          <w:rFonts w:cs="Arial"/>
        </w:rPr>
        <w:t xml:space="preserve"> highlighting  the </w:t>
      </w:r>
      <w:r w:rsidR="00BC175F">
        <w:rPr>
          <w:rFonts w:cs="Arial"/>
        </w:rPr>
        <w:t>case</w:t>
      </w:r>
      <w:r w:rsidR="00F51BA9">
        <w:rPr>
          <w:rFonts w:cs="Arial"/>
        </w:rPr>
        <w:t xml:space="preserve"> for confirmation in a larger trial</w:t>
      </w:r>
      <w:r w:rsidR="0012711F">
        <w:rPr>
          <w:rFonts w:cs="Arial"/>
        </w:rPr>
        <w:t xml:space="preserve">. </w:t>
      </w:r>
      <w:r w:rsidR="00A4670A">
        <w:rPr>
          <w:rFonts w:cs="Arial"/>
        </w:rPr>
        <w:t>The trial participants</w:t>
      </w:r>
      <w:r w:rsidR="003D1C48">
        <w:rPr>
          <w:rFonts w:cs="Arial"/>
        </w:rPr>
        <w:t xml:space="preserve"> </w:t>
      </w:r>
      <w:r w:rsidR="00D76773">
        <w:rPr>
          <w:rFonts w:cs="Arial"/>
        </w:rPr>
        <w:t>had rela</w:t>
      </w:r>
      <w:r w:rsidR="00046078">
        <w:rPr>
          <w:rFonts w:cs="Arial"/>
        </w:rPr>
        <w:t xml:space="preserve">tively low anxiety and </w:t>
      </w:r>
      <w:r w:rsidR="00BC175F">
        <w:rPr>
          <w:rFonts w:cs="Arial"/>
        </w:rPr>
        <w:t xml:space="preserve">depression </w:t>
      </w:r>
      <w:r w:rsidR="00D76773">
        <w:rPr>
          <w:rFonts w:cs="Arial"/>
        </w:rPr>
        <w:t>values,</w:t>
      </w:r>
      <w:r w:rsidR="00D95099">
        <w:rPr>
          <w:rFonts w:cs="Arial"/>
        </w:rPr>
        <w:t xml:space="preserve"> they took relatively few </w:t>
      </w:r>
      <w:r w:rsidR="007D76DE">
        <w:rPr>
          <w:rFonts w:cs="Arial"/>
        </w:rPr>
        <w:t>analgesics</w:t>
      </w:r>
      <w:r w:rsidR="00D95099">
        <w:rPr>
          <w:rFonts w:cs="Arial"/>
        </w:rPr>
        <w:t>, and half of them worked,</w:t>
      </w:r>
      <w:r w:rsidR="00D76773">
        <w:rPr>
          <w:rFonts w:cs="Arial"/>
        </w:rPr>
        <w:t xml:space="preserve"> indicating less distress </w:t>
      </w:r>
      <w:r w:rsidR="00E02B78">
        <w:rPr>
          <w:rFonts w:cs="Arial"/>
        </w:rPr>
        <w:t xml:space="preserve">compared to the general </w:t>
      </w:r>
      <w:r w:rsidR="00D76773">
        <w:rPr>
          <w:rFonts w:cs="Arial"/>
        </w:rPr>
        <w:t xml:space="preserve">CRPS </w:t>
      </w:r>
      <w:r w:rsidR="004D3A1D">
        <w:rPr>
          <w:rFonts w:cs="Arial"/>
        </w:rPr>
        <w:t xml:space="preserve">patient </w:t>
      </w:r>
      <w:r w:rsidR="0020011E">
        <w:rPr>
          <w:rFonts w:cs="Arial"/>
        </w:rPr>
        <w:t>population</w:t>
      </w:r>
      <w:r w:rsidR="00ED032C">
        <w:rPr>
          <w:rFonts w:cs="Arial"/>
        </w:rPr>
        <w:fldChar w:fldCharType="begin"/>
      </w:r>
      <w:r w:rsidR="00ED032C">
        <w:rPr>
          <w:rFonts w:cs="Arial"/>
        </w:rPr>
        <w:instrText xml:space="preserve"> ADDIN EN.CITE &lt;EndNote&gt;&lt;Cite&gt;&lt;Author&gt;Kemler&lt;/Author&gt;&lt;Year&gt;2002/10/22&lt;/Year&gt;&lt;RecNum&gt;590&lt;/RecNum&gt;&lt;DisplayText&gt;[1]&lt;/DisplayText&gt;&lt;record&gt;&lt;rec-number&gt;590&lt;/rec-number&gt;&lt;foreign-keys&gt;&lt;key app="EN" db-id="rpdfwxw2q9v0a7esvvj5pd2gwd0rfp2a2zt5" timestamp="1335201002"&gt;590&lt;/key&gt;&lt;/foreign-keys&gt;&lt;ref-type name="Journal Article"&gt;17&lt;/ref-type&gt;&lt;contributors&gt;&lt;authors&gt;&lt;author&gt;Kemler,M.A.&lt;/author&gt;&lt;author&gt; Furnee,C.A.&lt;/author&gt;&lt;/authors&gt;&lt;/contributors&gt;&lt;auth-address&gt;Department of Surgery, Maastricht University Hospital, Maastricht, The Netherlands. kemlerm@mzh.nl&lt;/auth-address&gt;&lt;titles&gt;&lt;title&gt;Economic evaluation of spinal cord stimulation for chronic reflex sympathetic dystrophy&lt;/title&gt;&lt;secondary-title&gt;Neurology&lt;/secondary-title&gt;&lt;/titles&gt;&lt;periodical&gt;&lt;full-title&gt;Neurology&lt;/full-title&gt;&lt;/periodical&gt;&lt;pages&gt;1203-1209&lt;/pages&gt;&lt;volume&gt;59&lt;/volume&gt;&lt;number&gt;8&lt;/number&gt;&lt;keywords&gt;&lt;keyword&gt;analysis&lt;/keyword&gt;&lt;keyword&gt;Chronic Disease&lt;/keyword&gt;&lt;keyword&gt;Comparative Study&lt;/keyword&gt;&lt;keyword&gt;economics&lt;/keyword&gt;&lt;keyword&gt;Electric Stimulation Therapy&lt;/keyword&gt;&lt;keyword&gt;Female&lt;/keyword&gt;&lt;keyword&gt;Follow-Up Studies&lt;/keyword&gt;&lt;keyword&gt;Health Services Research&lt;/keyword&gt;&lt;keyword&gt;Humans&lt;/keyword&gt;&lt;keyword&gt;Linear Models&lt;/keyword&gt;&lt;keyword&gt;Male&lt;/keyword&gt;&lt;keyword&gt;methods&lt;/keyword&gt;&lt;keyword&gt;Netherlands&lt;/keyword&gt;&lt;keyword&gt;Pain&lt;/keyword&gt;&lt;keyword&gt;Patients&lt;/keyword&gt;&lt;keyword&gt;Physical Therapy Modalities&lt;/keyword&gt;&lt;keyword&gt;Quality of Life&lt;/keyword&gt;&lt;keyword&gt;Reflex&lt;/keyword&gt;&lt;keyword&gt;Reflex Sympathetic Dystrophy&lt;/keyword&gt;&lt;keyword&gt;Research Support,Non-U.S.Gov&amp;apos;t&lt;/keyword&gt;&lt;keyword&gt;Spinal Cord&lt;/keyword&gt;&lt;keyword&gt;statistics &amp;amp; numerical data&lt;/keyword&gt;&lt;keyword&gt;surgery&lt;/keyword&gt;&lt;keyword&gt;therapy&lt;/keyword&gt;&lt;keyword&gt;Time&lt;/keyword&gt;&lt;keyword&gt;Treatment Outcome&lt;/keyword&gt;&lt;/keywords&gt;&lt;dates&gt;&lt;year&gt;2002/10/22&lt;/year&gt;&lt;/dates&gt;&lt;urls&gt;&lt;/urls&gt;&lt;/record&gt;&lt;/Cite&gt;&lt;/EndNote&gt;</w:instrText>
      </w:r>
      <w:r w:rsidR="00ED032C">
        <w:rPr>
          <w:rFonts w:cs="Arial"/>
        </w:rPr>
        <w:fldChar w:fldCharType="separate"/>
      </w:r>
      <w:r w:rsidR="00ED032C">
        <w:rPr>
          <w:rFonts w:cs="Arial"/>
          <w:noProof/>
        </w:rPr>
        <w:t>[</w:t>
      </w:r>
      <w:hyperlink w:anchor="_ENREF_1" w:tooltip="Kemler, 2002/10/22 #590" w:history="1">
        <w:r w:rsidR="00594064">
          <w:rPr>
            <w:rFonts w:cs="Arial"/>
            <w:noProof/>
          </w:rPr>
          <w:t>1</w:t>
        </w:r>
      </w:hyperlink>
      <w:r w:rsidR="00ED032C">
        <w:rPr>
          <w:rFonts w:cs="Arial"/>
          <w:noProof/>
        </w:rPr>
        <w:t>]</w:t>
      </w:r>
      <w:r w:rsidR="00ED032C">
        <w:rPr>
          <w:rFonts w:cs="Arial"/>
        </w:rPr>
        <w:fldChar w:fldCharType="end"/>
      </w:r>
      <w:r w:rsidR="008216F9">
        <w:rPr>
          <w:rFonts w:cs="Arial"/>
        </w:rPr>
        <w:t xml:space="preserve">. </w:t>
      </w:r>
      <w:r w:rsidR="004D3A1D">
        <w:rPr>
          <w:rFonts w:cs="Arial"/>
        </w:rPr>
        <w:t>T</w:t>
      </w:r>
      <w:r w:rsidR="008216F9">
        <w:rPr>
          <w:rFonts w:cs="Arial"/>
        </w:rPr>
        <w:t xml:space="preserve">he </w:t>
      </w:r>
      <w:r w:rsidR="00E26C43">
        <w:rPr>
          <w:rFonts w:cs="Arial"/>
        </w:rPr>
        <w:t xml:space="preserve">observed </w:t>
      </w:r>
      <w:r w:rsidR="0020011E">
        <w:rPr>
          <w:rFonts w:cs="Arial"/>
        </w:rPr>
        <w:t>functional</w:t>
      </w:r>
      <w:r w:rsidR="00E02B78">
        <w:rPr>
          <w:rFonts w:cs="Arial"/>
        </w:rPr>
        <w:t xml:space="preserve"> </w:t>
      </w:r>
      <w:r w:rsidR="00E02B78">
        <w:rPr>
          <w:rFonts w:cs="Arial"/>
        </w:rPr>
        <w:lastRenderedPageBreak/>
        <w:t xml:space="preserve">improvements </w:t>
      </w:r>
      <w:r w:rsidR="00076C36">
        <w:rPr>
          <w:rFonts w:cs="Arial"/>
        </w:rPr>
        <w:t xml:space="preserve">in the drug responders </w:t>
      </w:r>
      <w:r w:rsidR="00E02B78">
        <w:rPr>
          <w:rFonts w:cs="Arial"/>
        </w:rPr>
        <w:t xml:space="preserve">may not extrapolate to a more distressed patient </w:t>
      </w:r>
      <w:r w:rsidR="001A6FCC">
        <w:rPr>
          <w:rFonts w:cs="Arial"/>
        </w:rPr>
        <w:t>cohort</w:t>
      </w:r>
      <w:r w:rsidR="00B45FDE">
        <w:rPr>
          <w:rFonts w:cs="Arial"/>
        </w:rPr>
        <w:t>,</w:t>
      </w:r>
      <w:r w:rsidR="004C40ED">
        <w:rPr>
          <w:rFonts w:cs="Arial"/>
        </w:rPr>
        <w:t xml:space="preserve"> and w</w:t>
      </w:r>
      <w:r w:rsidR="001A6FCC">
        <w:rPr>
          <w:rFonts w:cs="Arial"/>
        </w:rPr>
        <w:t>e speculate that patients</w:t>
      </w:r>
      <w:r w:rsidR="00D76773">
        <w:rPr>
          <w:rFonts w:cs="Arial"/>
        </w:rPr>
        <w:t xml:space="preserve"> responding to mycophenolate</w:t>
      </w:r>
      <w:r w:rsidR="0020011E">
        <w:rPr>
          <w:rFonts w:cs="Arial"/>
        </w:rPr>
        <w:t xml:space="preserve"> would</w:t>
      </w:r>
      <w:r w:rsidR="004D3A1D">
        <w:rPr>
          <w:rFonts w:cs="Arial"/>
        </w:rPr>
        <w:t xml:space="preserve"> generally require multidisciplinary support to </w:t>
      </w:r>
      <w:r w:rsidR="00D76773">
        <w:rPr>
          <w:rFonts w:cs="Arial"/>
        </w:rPr>
        <w:t>maximize</w:t>
      </w:r>
      <w:r w:rsidR="004D3A1D">
        <w:rPr>
          <w:rFonts w:cs="Arial"/>
        </w:rPr>
        <w:t xml:space="preserve"> functional </w:t>
      </w:r>
      <w:r w:rsidR="00D76773">
        <w:rPr>
          <w:rFonts w:cs="Arial"/>
        </w:rPr>
        <w:t>gains</w:t>
      </w:r>
      <w:r w:rsidR="00193CDA">
        <w:rPr>
          <w:rFonts w:cs="Arial"/>
        </w:rPr>
        <w:t>.</w:t>
      </w:r>
      <w:r w:rsidR="003D1C48">
        <w:rPr>
          <w:rFonts w:cs="Arial"/>
        </w:rPr>
        <w:t xml:space="preserve"> </w:t>
      </w:r>
      <w:r w:rsidR="0020011E">
        <w:rPr>
          <w:rFonts w:cs="Arial"/>
        </w:rPr>
        <w:t xml:space="preserve">The trial duration </w:t>
      </w:r>
      <w:r w:rsidR="00F7053A">
        <w:rPr>
          <w:rFonts w:cs="Arial"/>
        </w:rPr>
        <w:t xml:space="preserve">was </w:t>
      </w:r>
      <w:r w:rsidR="003D1C48">
        <w:rPr>
          <w:rFonts w:cs="Arial"/>
        </w:rPr>
        <w:t>too short</w:t>
      </w:r>
      <w:r w:rsidR="00F7053A">
        <w:rPr>
          <w:rFonts w:cs="Arial"/>
        </w:rPr>
        <w:t xml:space="preserve"> to allow </w:t>
      </w:r>
      <w:r w:rsidR="00D76773">
        <w:rPr>
          <w:rFonts w:cs="Arial"/>
        </w:rPr>
        <w:t xml:space="preserve">an </w:t>
      </w:r>
      <w:r w:rsidR="00F7053A">
        <w:rPr>
          <w:rFonts w:cs="Arial"/>
        </w:rPr>
        <w:t xml:space="preserve">understanding </w:t>
      </w:r>
      <w:r w:rsidR="0020011E">
        <w:rPr>
          <w:rFonts w:cs="Arial"/>
        </w:rPr>
        <w:t xml:space="preserve">about </w:t>
      </w:r>
      <w:r w:rsidR="00F7053A">
        <w:rPr>
          <w:rFonts w:cs="Arial"/>
        </w:rPr>
        <w:t>long-term treatment</w:t>
      </w:r>
      <w:r w:rsidR="003D1C48">
        <w:rPr>
          <w:rFonts w:cs="Arial"/>
        </w:rPr>
        <w:t xml:space="preserve"> effects</w:t>
      </w:r>
      <w:r w:rsidR="00F7053A">
        <w:rPr>
          <w:rFonts w:cs="Arial"/>
        </w:rPr>
        <w:t xml:space="preserve">. </w:t>
      </w:r>
      <w:r w:rsidR="002653B2">
        <w:rPr>
          <w:rFonts w:cs="Arial"/>
        </w:rPr>
        <w:t>No routine clinical tests for previously described anti-autonomic autoantibod</w:t>
      </w:r>
      <w:r w:rsidR="00F2691F">
        <w:rPr>
          <w:rFonts w:cs="Arial"/>
        </w:rPr>
        <w:t xml:space="preserve">ies </w:t>
      </w:r>
      <w:r w:rsidR="002767A6">
        <w:rPr>
          <w:rFonts w:cs="Arial"/>
        </w:rPr>
        <w:t>are available,</w:t>
      </w:r>
      <w:r w:rsidR="00F2691F">
        <w:rPr>
          <w:rFonts w:cs="Arial"/>
        </w:rPr>
        <w:t xml:space="preserve"> and seropositivity was</w:t>
      </w:r>
      <w:r w:rsidR="002653B2">
        <w:rPr>
          <w:rFonts w:cs="Arial"/>
        </w:rPr>
        <w:t xml:space="preserve"> therefore not tested </w:t>
      </w:r>
      <w:r w:rsidR="007948E5">
        <w:rPr>
          <w:rFonts w:cs="Arial"/>
        </w:rPr>
        <w:t xml:space="preserve"> </w:t>
      </w:r>
      <w:r w:rsidR="002653B2">
        <w:rPr>
          <w:rFonts w:cs="Arial"/>
        </w:rPr>
        <w:fldChar w:fldCharType="begin">
          <w:fldData xml:space="preserve">PEVuZE5vdGU+PENpdGU+PEF1dGhvcj5Lb2hyPC9BdXRob3I+PFllYXI+MjAxMTwvWWVhcj48UmVj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=
</w:fldData>
        </w:fldChar>
      </w:r>
      <w:r w:rsidR="00594064">
        <w:rPr>
          <w:rFonts w:cs="Arial"/>
        </w:rPr>
        <w:instrText xml:space="preserve"> ADDIN EN.CITE </w:instrText>
      </w:r>
      <w:r w:rsidR="00594064">
        <w:rPr>
          <w:rFonts w:cs="Arial"/>
        </w:rPr>
        <w:fldChar w:fldCharType="begin">
          <w:fldData xml:space="preserve">PEVuZE5vdGU+PENpdGU+PEF1dGhvcj5Lb2hyPC9BdXRob3I+PFllYXI+MjAxMTwvWWVhcj48UmVj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=
</w:fldData>
        </w:fldChar>
      </w:r>
      <w:r w:rsidR="00594064">
        <w:rPr>
          <w:rFonts w:cs="Arial"/>
        </w:rPr>
        <w:instrText xml:space="preserve"> ADDIN EN.CITE.DATA </w:instrText>
      </w:r>
      <w:r w:rsidR="00594064">
        <w:rPr>
          <w:rFonts w:cs="Arial"/>
        </w:rPr>
      </w:r>
      <w:r w:rsidR="00594064">
        <w:rPr>
          <w:rFonts w:cs="Arial"/>
        </w:rPr>
        <w:fldChar w:fldCharType="end"/>
      </w:r>
      <w:r w:rsidR="002653B2">
        <w:rPr>
          <w:rFonts w:cs="Arial"/>
        </w:rPr>
      </w:r>
      <w:r w:rsidR="002653B2">
        <w:rPr>
          <w:rFonts w:cs="Arial"/>
        </w:rPr>
        <w:fldChar w:fldCharType="separate"/>
      </w:r>
      <w:r w:rsidR="00594064">
        <w:rPr>
          <w:rFonts w:cs="Arial"/>
          <w:noProof/>
        </w:rPr>
        <w:t>[</w:t>
      </w:r>
      <w:hyperlink w:anchor="_ENREF_4" w:tooltip="Dubuis, 2014 #1622" w:history="1">
        <w:r w:rsidR="00594064">
          <w:rPr>
            <w:rFonts w:cs="Arial"/>
            <w:noProof/>
          </w:rPr>
          <w:t>4</w:t>
        </w:r>
      </w:hyperlink>
      <w:r w:rsidR="00594064">
        <w:rPr>
          <w:rFonts w:cs="Arial"/>
          <w:noProof/>
        </w:rPr>
        <w:t xml:space="preserve">, </w:t>
      </w:r>
      <w:hyperlink w:anchor="_ENREF_22" w:tooltip="Kohr, 2011 #1348" w:history="1">
        <w:r w:rsidR="00594064">
          <w:rPr>
            <w:rFonts w:cs="Arial"/>
            <w:noProof/>
          </w:rPr>
          <w:t>22</w:t>
        </w:r>
      </w:hyperlink>
      <w:r w:rsidR="00594064">
        <w:rPr>
          <w:rFonts w:cs="Arial"/>
          <w:noProof/>
        </w:rPr>
        <w:t>]</w:t>
      </w:r>
      <w:r w:rsidR="002653B2">
        <w:rPr>
          <w:rFonts w:cs="Arial"/>
        </w:rPr>
        <w:fldChar w:fldCharType="end"/>
      </w:r>
      <w:r w:rsidR="007948E5">
        <w:rPr>
          <w:rFonts w:cs="Arial"/>
        </w:rPr>
        <w:t xml:space="preserve">. </w:t>
      </w:r>
      <w:r w:rsidR="00457937">
        <w:rPr>
          <w:rFonts w:cs="Arial"/>
        </w:rPr>
        <w:t xml:space="preserve">QST results post treatment were available for </w:t>
      </w:r>
      <w:r w:rsidR="00D7349B">
        <w:rPr>
          <w:rFonts w:cs="Arial"/>
        </w:rPr>
        <w:t xml:space="preserve">only </w:t>
      </w:r>
      <w:r w:rsidR="00457937">
        <w:rPr>
          <w:rFonts w:cs="Arial"/>
        </w:rPr>
        <w:t xml:space="preserve">one </w:t>
      </w:r>
      <w:r w:rsidR="00D7349B">
        <w:rPr>
          <w:rFonts w:cs="Arial"/>
        </w:rPr>
        <w:t>non-responder</w:t>
      </w:r>
      <w:r w:rsidR="00457937">
        <w:rPr>
          <w:rFonts w:cs="Arial"/>
        </w:rPr>
        <w:t>.</w:t>
      </w:r>
    </w:p>
    <w:p w14:paraId="0A7C7D8E" w14:textId="77777777" w:rsidR="002767A6" w:rsidRDefault="002767A6" w:rsidP="002E04CA">
      <w:pPr>
        <w:spacing w:line="480" w:lineRule="auto"/>
        <w:rPr>
          <w:rFonts w:cs="Arial"/>
        </w:rPr>
      </w:pPr>
    </w:p>
    <w:p w14:paraId="22D66570" w14:textId="60BFBFB9" w:rsidR="002E04CA" w:rsidRDefault="007C3B1E" w:rsidP="002E04CA">
      <w:pPr>
        <w:spacing w:line="480" w:lineRule="auto"/>
        <w:rPr>
          <w:rFonts w:cs="Arial"/>
        </w:rPr>
      </w:pPr>
      <w:r>
        <w:rPr>
          <w:rFonts w:cs="Arial"/>
        </w:rPr>
        <w:t>We</w:t>
      </w:r>
      <w:r w:rsidR="00B45FDE">
        <w:rPr>
          <w:rFonts w:cs="Arial"/>
        </w:rPr>
        <w:t xml:space="preserve"> had chosen</w:t>
      </w:r>
      <w:r w:rsidR="002E04CA">
        <w:rPr>
          <w:rFonts w:cs="Arial"/>
        </w:rPr>
        <w:t xml:space="preserve"> a randomised study-design</w:t>
      </w:r>
      <w:r>
        <w:rPr>
          <w:rFonts w:cs="Arial"/>
        </w:rPr>
        <w:t xml:space="preserve"> with inclusion of a control group</w:t>
      </w:r>
      <w:r w:rsidR="00703BFA">
        <w:rPr>
          <w:rFonts w:cs="Arial"/>
        </w:rPr>
        <w:t xml:space="preserve"> to gauge </w:t>
      </w:r>
      <w:r w:rsidR="00B45FDE">
        <w:rPr>
          <w:rFonts w:cs="Arial"/>
        </w:rPr>
        <w:t>pain relief</w:t>
      </w:r>
      <w:r w:rsidR="00703BFA">
        <w:rPr>
          <w:rFonts w:cs="Arial"/>
        </w:rPr>
        <w:t xml:space="preserve"> from </w:t>
      </w:r>
      <w:r w:rsidR="00630D36">
        <w:rPr>
          <w:rFonts w:cs="Arial"/>
        </w:rPr>
        <w:t xml:space="preserve">both </w:t>
      </w:r>
      <w:r w:rsidR="00703BFA">
        <w:rPr>
          <w:rFonts w:cs="Arial"/>
        </w:rPr>
        <w:t>regression</w:t>
      </w:r>
      <w:r>
        <w:rPr>
          <w:rFonts w:cs="Arial"/>
        </w:rPr>
        <w:t xml:space="preserve"> to the mean </w:t>
      </w:r>
      <w:r w:rsidR="006C1020">
        <w:rPr>
          <w:rFonts w:cs="Arial"/>
        </w:rPr>
        <w:t>effects</w:t>
      </w:r>
      <w:r w:rsidR="00630D36">
        <w:rPr>
          <w:rFonts w:cs="Arial"/>
        </w:rPr>
        <w:t>,</w:t>
      </w:r>
      <w:r w:rsidR="006C1020">
        <w:rPr>
          <w:rFonts w:cs="Arial"/>
        </w:rPr>
        <w:t xml:space="preserve"> </w:t>
      </w:r>
      <w:r>
        <w:rPr>
          <w:rFonts w:cs="Arial"/>
        </w:rPr>
        <w:t>and natural course over 5.5 months</w:t>
      </w:r>
      <w:r w:rsidR="006C1020">
        <w:rPr>
          <w:rFonts w:cs="Arial"/>
        </w:rPr>
        <w:t xml:space="preserve">, </w:t>
      </w:r>
      <w:r w:rsidR="00F2691F">
        <w:rPr>
          <w:rFonts w:cs="Arial"/>
        </w:rPr>
        <w:t xml:space="preserve">a </w:t>
      </w:r>
      <w:r w:rsidR="00D81705">
        <w:rPr>
          <w:rFonts w:cs="Arial"/>
        </w:rPr>
        <w:t>duration</w:t>
      </w:r>
      <w:r w:rsidR="006C1020">
        <w:rPr>
          <w:rFonts w:cs="Arial"/>
        </w:rPr>
        <w:t xml:space="preserve"> </w:t>
      </w:r>
      <w:r>
        <w:rPr>
          <w:rFonts w:cs="Arial"/>
        </w:rPr>
        <w:t xml:space="preserve">for which few control-group data exist from randomized trials in this patient group </w:t>
      </w:r>
      <w:r w:rsidR="00ED032C">
        <w:rPr>
          <w:rFonts w:cs="Arial"/>
        </w:rPr>
        <w:fldChar w:fldCharType="begin"/>
      </w:r>
      <w:r w:rsidR="00D62685">
        <w:rPr>
          <w:rFonts w:cs="Arial"/>
        </w:rPr>
        <w:instrText xml:space="preserve"> ADDIN EN.CITE &lt;EndNote&gt;&lt;Cite&gt;&lt;Author&gt;Mbizvo&lt;/Author&gt;&lt;Year&gt;2015&lt;/Year&gt;&lt;RecNum&gt;1603&lt;/RecNum&gt;&lt;DisplayText&gt;[11]&lt;/DisplayText&gt;&lt;record&gt;&lt;rec-number&gt;1603&lt;/rec-number&gt;&lt;foreign-keys&gt;&lt;key app="EN" db-id="rpdfwxw2q9v0a7esvvj5pd2gwd0rfp2a2zt5" timestamp="1423505242"&gt;1603&lt;/key&gt;&lt;/foreign-keys&gt;&lt;ref-type name="Journal Article"&gt;17&lt;/ref-type&gt;&lt;contributors&gt;&lt;authors&gt;&lt;author&gt;Mbizvo, G. K.&lt;/author&gt;&lt;author&gt;Nolan, S. J.&lt;/author&gt;&lt;author&gt;Nurmikko, T. J.&lt;/author&gt;&lt;author&gt;Goebel, A.&lt;/author&gt;&lt;/authors&gt;&lt;/contributors&gt;&lt;auth-address&gt;Pain Research Institute, Department of Translational Medicine, University of Liverpool, Liverpool, United Kingdom. Electronic address: gashiraimbizvo@hotmail.com.&amp;#xD;Department of Biostatistics, University of Liverpool, Liverpool, United Kingdom.&amp;#xD;Pain Research Institute, Department of Translational Medicine, University of Liverpool, Liverpool, United Kingdom; Department of Pain Medicine, Walton Centre NHS Foundation Trust, Liverpool, United Kingdom.&lt;/auth-address&gt;&lt;titles&gt;&lt;title&gt;Placebo Responses in Long-Standing Complex Regional Pain Syndrome: A Systematic Review and Meta-Analysis&lt;/title&gt;&lt;secondary-title&gt;J Pain&lt;/secondary-title&gt;&lt;alt-title&gt;The journal of pain : official journal of the American Pain Society&lt;/alt-title&gt;&lt;/titles&gt;&lt;periodical&gt;&lt;full-title&gt;J Pain&lt;/full-title&gt;&lt;/periodical&gt;&lt;pages&gt;99-115&lt;/pages&gt;&lt;volume&gt;16&lt;/volume&gt;&lt;number&gt;2&lt;/number&gt;&lt;edition&gt;2014/12/06&lt;/edition&gt;&lt;dates&gt;&lt;year&gt;2015&lt;/year&gt;&lt;pub-dates&gt;&lt;date&gt;Feb&lt;/date&gt;&lt;/pub-dates&gt;&lt;/dates&gt;&lt;isbn&gt;1528-8447 (Electronic)&amp;#xD;1526-5900 (Linking)&lt;/isbn&gt;&lt;accession-num&gt;25478803&lt;/accession-num&gt;&lt;work-type&gt;Review&lt;/work-type&gt;&lt;urls&gt;&lt;related-urls&gt;&lt;url&gt;http://www.ncbi.nlm.nih.gov/pubmed/25478803&lt;/url&gt;&lt;/related-urls&gt;&lt;/urls&gt;&lt;electronic-resource-num&gt;10.1016/j.jpain.2014.11.008&lt;/electronic-resource-num&gt;&lt;language&gt;Eng&lt;/language&gt;&lt;/record&gt;&lt;/Cite&gt;&lt;/EndNote&gt;</w:instrText>
      </w:r>
      <w:r w:rsidR="00ED032C">
        <w:rPr>
          <w:rFonts w:cs="Arial"/>
        </w:rPr>
        <w:fldChar w:fldCharType="separate"/>
      </w:r>
      <w:r w:rsidR="00D62685">
        <w:rPr>
          <w:rFonts w:cs="Arial"/>
          <w:noProof/>
        </w:rPr>
        <w:t>[</w:t>
      </w:r>
      <w:hyperlink w:anchor="_ENREF_11" w:tooltip="Mbizvo, 2015 #1603" w:history="1">
        <w:r w:rsidR="00594064">
          <w:rPr>
            <w:rFonts w:cs="Arial"/>
            <w:noProof/>
          </w:rPr>
          <w:t>11</w:t>
        </w:r>
      </w:hyperlink>
      <w:r w:rsidR="00D62685">
        <w:rPr>
          <w:rFonts w:cs="Arial"/>
          <w:noProof/>
        </w:rPr>
        <w:t>]</w:t>
      </w:r>
      <w:r w:rsidR="00ED032C">
        <w:rPr>
          <w:rFonts w:cs="Arial"/>
        </w:rPr>
        <w:fldChar w:fldCharType="end"/>
      </w:r>
      <w:r w:rsidR="00703BFA">
        <w:rPr>
          <w:rFonts w:cs="Arial"/>
        </w:rPr>
        <w:t xml:space="preserve">. The results of virtually unchanged pain levels in the control group </w:t>
      </w:r>
      <w:r>
        <w:rPr>
          <w:rFonts w:cs="Arial"/>
        </w:rPr>
        <w:t>provide preliminary evidence</w:t>
      </w:r>
      <w:r w:rsidR="008A2E3F">
        <w:rPr>
          <w:rFonts w:cs="Arial"/>
        </w:rPr>
        <w:t xml:space="preserve"> that these design features</w:t>
      </w:r>
      <w:r>
        <w:rPr>
          <w:rFonts w:cs="Arial"/>
        </w:rPr>
        <w:t xml:space="preserve"> </w:t>
      </w:r>
      <w:r w:rsidR="00703BFA">
        <w:rPr>
          <w:rFonts w:cs="Arial"/>
        </w:rPr>
        <w:t xml:space="preserve">may </w:t>
      </w:r>
      <w:r w:rsidR="00320B21">
        <w:rPr>
          <w:rFonts w:cs="Arial"/>
        </w:rPr>
        <w:t>have provided</w:t>
      </w:r>
      <w:r w:rsidR="00EC5582">
        <w:rPr>
          <w:rFonts w:cs="Arial"/>
        </w:rPr>
        <w:t xml:space="preserve"> no</w:t>
      </w:r>
      <w:r w:rsidR="00320B21">
        <w:rPr>
          <w:rFonts w:cs="Arial"/>
        </w:rPr>
        <w:t xml:space="preserve"> particular</w:t>
      </w:r>
      <w:r w:rsidR="00EC5582">
        <w:rPr>
          <w:rFonts w:cs="Arial"/>
        </w:rPr>
        <w:t xml:space="preserve"> advantage</w:t>
      </w:r>
      <w:r w:rsidR="008D57B8">
        <w:rPr>
          <w:rFonts w:cs="Arial"/>
        </w:rPr>
        <w:t xml:space="preserve"> over a simple prospective cohort </w:t>
      </w:r>
      <w:r w:rsidR="00B45FDE">
        <w:rPr>
          <w:rFonts w:cs="Arial"/>
        </w:rPr>
        <w:t>design</w:t>
      </w:r>
      <w:r w:rsidR="00320B21">
        <w:rPr>
          <w:rFonts w:cs="Arial"/>
        </w:rPr>
        <w:t>.</w:t>
      </w:r>
    </w:p>
    <w:p w14:paraId="1E3CF02B" w14:textId="77777777" w:rsidR="002E04CA" w:rsidRDefault="002E04CA" w:rsidP="00162CD1">
      <w:pPr>
        <w:spacing w:line="480" w:lineRule="auto"/>
        <w:rPr>
          <w:rFonts w:cs="Arial"/>
        </w:rPr>
      </w:pPr>
    </w:p>
    <w:p w14:paraId="06F5E72F" w14:textId="657F6BD3" w:rsidR="00981E7A" w:rsidRPr="00BD23BB" w:rsidRDefault="00BC3682" w:rsidP="00162CD1">
      <w:pPr>
        <w:spacing w:line="480" w:lineRule="auto"/>
        <w:rPr>
          <w:rFonts w:cs="Arial"/>
        </w:rPr>
      </w:pPr>
      <w:r w:rsidRPr="00BD23BB">
        <w:rPr>
          <w:rFonts w:cs="Arial"/>
        </w:rPr>
        <w:t xml:space="preserve">In summary in this randomized, controlled trial of </w:t>
      </w:r>
      <w:r w:rsidR="007F6151">
        <w:rPr>
          <w:rFonts w:cs="Arial"/>
        </w:rPr>
        <w:t xml:space="preserve">mycophenolate add-on </w:t>
      </w:r>
      <w:r w:rsidRPr="00BD23BB">
        <w:rPr>
          <w:rFonts w:cs="Arial"/>
        </w:rPr>
        <w:t>treatment over 5.5 months</w:t>
      </w:r>
      <w:r w:rsidR="00B45FDE">
        <w:rPr>
          <w:rFonts w:cs="Arial"/>
        </w:rPr>
        <w:t xml:space="preserve">, </w:t>
      </w:r>
      <w:r w:rsidR="007F6151">
        <w:rPr>
          <w:rFonts w:cs="Arial"/>
        </w:rPr>
        <w:t>a substantial proportion</w:t>
      </w:r>
      <w:r w:rsidR="004D5B34">
        <w:rPr>
          <w:rFonts w:cs="Arial"/>
        </w:rPr>
        <w:t xml:space="preserve"> of patients reported meaningful pain reduction</w:t>
      </w:r>
      <w:r w:rsidR="007F6151">
        <w:rPr>
          <w:rFonts w:cs="Arial"/>
        </w:rPr>
        <w:t xml:space="preserve"> on mycophenolate</w:t>
      </w:r>
      <w:r w:rsidR="004A07B0" w:rsidRPr="00BD23BB">
        <w:rPr>
          <w:rFonts w:cs="Arial"/>
        </w:rPr>
        <w:t>.</w:t>
      </w:r>
      <w:r w:rsidRPr="00BD23BB">
        <w:rPr>
          <w:rFonts w:cs="Arial"/>
        </w:rPr>
        <w:t xml:space="preserve"> </w:t>
      </w:r>
      <w:r w:rsidR="008D57B8">
        <w:rPr>
          <w:rFonts w:cs="Arial"/>
        </w:rPr>
        <w:t xml:space="preserve">The study was not designed to clarify the use of mycophenolate in clinical practice and results should not be taken to support the clinical use of this drug. </w:t>
      </w:r>
      <w:r w:rsidR="000A5477">
        <w:rPr>
          <w:rFonts w:cs="Arial"/>
        </w:rPr>
        <w:t>T</w:t>
      </w:r>
      <w:r w:rsidR="000A5477" w:rsidRPr="00BD23BB">
        <w:rPr>
          <w:rFonts w:cs="Arial"/>
        </w:rPr>
        <w:t>o our knowledge</w:t>
      </w:r>
      <w:r w:rsidR="000A5477">
        <w:rPr>
          <w:rFonts w:cs="Arial"/>
        </w:rPr>
        <w:t>,</w:t>
      </w:r>
      <w:r w:rsidR="000A5477" w:rsidRPr="00BD23BB">
        <w:rPr>
          <w:rFonts w:cs="Arial"/>
        </w:rPr>
        <w:t xml:space="preserve"> </w:t>
      </w:r>
      <w:r w:rsidR="000A5477">
        <w:rPr>
          <w:rFonts w:cs="Arial"/>
        </w:rPr>
        <w:t>this is the first study,</w:t>
      </w:r>
      <w:r w:rsidR="00581F49" w:rsidRPr="00BD23BB">
        <w:rPr>
          <w:rFonts w:cs="Arial"/>
        </w:rPr>
        <w:t xml:space="preserve"> which has prospectively examined the efficacy of </w:t>
      </w:r>
      <w:r w:rsidR="00680209">
        <w:rPr>
          <w:rFonts w:cs="Arial"/>
        </w:rPr>
        <w:t xml:space="preserve">a </w:t>
      </w:r>
      <w:r w:rsidR="000F0088">
        <w:rPr>
          <w:rFonts w:cs="Arial"/>
        </w:rPr>
        <w:t>d</w:t>
      </w:r>
      <w:r w:rsidR="00D35C09">
        <w:rPr>
          <w:rFonts w:cs="Arial"/>
        </w:rPr>
        <w:t>isease-modifying anti-</w:t>
      </w:r>
      <w:r w:rsidR="000F0088">
        <w:rPr>
          <w:rFonts w:cs="Arial"/>
        </w:rPr>
        <w:t>rheumatic drug (</w:t>
      </w:r>
      <w:r w:rsidR="00581F49" w:rsidRPr="00BD23BB">
        <w:rPr>
          <w:rFonts w:cs="Arial"/>
        </w:rPr>
        <w:t>DMARD</w:t>
      </w:r>
      <w:r w:rsidR="000F0088">
        <w:rPr>
          <w:rFonts w:cs="Arial"/>
        </w:rPr>
        <w:t>)</w:t>
      </w:r>
      <w:r w:rsidR="00581F49" w:rsidRPr="00BD23BB">
        <w:rPr>
          <w:rFonts w:cs="Arial"/>
        </w:rPr>
        <w:t xml:space="preserve"> </w:t>
      </w:r>
      <w:r w:rsidR="00C1391E">
        <w:rPr>
          <w:rFonts w:cs="Arial"/>
        </w:rPr>
        <w:t>in a</w:t>
      </w:r>
      <w:r w:rsidR="00581F49" w:rsidRPr="00BD23BB">
        <w:rPr>
          <w:rFonts w:cs="Arial"/>
        </w:rPr>
        <w:t xml:space="preserve"> </w:t>
      </w:r>
      <w:r w:rsidR="00680209">
        <w:rPr>
          <w:rFonts w:cs="Arial"/>
        </w:rPr>
        <w:t>non-inflammatory</w:t>
      </w:r>
      <w:r w:rsidR="00581F49" w:rsidRPr="00BD23BB">
        <w:rPr>
          <w:rFonts w:cs="Arial"/>
        </w:rPr>
        <w:t xml:space="preserve"> chronic pain condition.</w:t>
      </w:r>
      <w:r w:rsidR="00581F49">
        <w:rPr>
          <w:rFonts w:cs="Arial"/>
        </w:rPr>
        <w:t xml:space="preserve"> The</w:t>
      </w:r>
      <w:r w:rsidR="002653B2">
        <w:rPr>
          <w:rFonts w:cs="Arial"/>
        </w:rPr>
        <w:t>se</w:t>
      </w:r>
      <w:r w:rsidR="004806A1" w:rsidRPr="00BD23BB">
        <w:rPr>
          <w:rFonts w:cs="Arial"/>
        </w:rPr>
        <w:t xml:space="preserve"> </w:t>
      </w:r>
      <w:r w:rsidR="004A07B0" w:rsidRPr="00BD23BB">
        <w:rPr>
          <w:rFonts w:cs="Arial"/>
        </w:rPr>
        <w:t>promising</w:t>
      </w:r>
      <w:r w:rsidR="000B0802">
        <w:rPr>
          <w:rFonts w:cs="Arial"/>
        </w:rPr>
        <w:t xml:space="preserve"> but preliminary</w:t>
      </w:r>
      <w:r w:rsidR="004A07B0" w:rsidRPr="00BD23BB">
        <w:rPr>
          <w:rFonts w:cs="Arial"/>
        </w:rPr>
        <w:t xml:space="preserve"> </w:t>
      </w:r>
      <w:r w:rsidR="004806A1" w:rsidRPr="00BD23BB">
        <w:rPr>
          <w:rFonts w:cs="Arial"/>
        </w:rPr>
        <w:t xml:space="preserve">results </w:t>
      </w:r>
      <w:r w:rsidR="000B0802">
        <w:rPr>
          <w:rFonts w:cs="Arial"/>
        </w:rPr>
        <w:t>require</w:t>
      </w:r>
      <w:r w:rsidR="004806A1" w:rsidRPr="00BD23BB">
        <w:rPr>
          <w:rFonts w:cs="Arial"/>
        </w:rPr>
        <w:t xml:space="preserve"> </w:t>
      </w:r>
      <w:r w:rsidR="008A51A8">
        <w:rPr>
          <w:rFonts w:cs="Arial"/>
        </w:rPr>
        <w:t>confirmation</w:t>
      </w:r>
      <w:r w:rsidR="000B0802">
        <w:rPr>
          <w:rFonts w:cs="Arial"/>
        </w:rPr>
        <w:t xml:space="preserve"> in a larger trial.</w:t>
      </w:r>
    </w:p>
    <w:p w14:paraId="302E3EEB" w14:textId="77777777" w:rsidR="00F02179" w:rsidRPr="00BD23BB" w:rsidRDefault="00F02179" w:rsidP="00162CD1">
      <w:pPr>
        <w:spacing w:line="480" w:lineRule="auto"/>
        <w:rPr>
          <w:rFonts w:cs="Arial"/>
        </w:rPr>
      </w:pPr>
    </w:p>
    <w:p w14:paraId="62C0F753" w14:textId="77777777" w:rsidR="004B4F18" w:rsidRDefault="004B4F18" w:rsidP="00162CD1">
      <w:pPr>
        <w:spacing w:line="480" w:lineRule="auto"/>
        <w:rPr>
          <w:b/>
        </w:rPr>
      </w:pPr>
    </w:p>
    <w:p w14:paraId="3B36D35E" w14:textId="77777777" w:rsidR="00483B61" w:rsidRDefault="00483B61" w:rsidP="00CE02C2">
      <w:pPr>
        <w:spacing w:line="480" w:lineRule="auto"/>
        <w:outlineLvl w:val="0"/>
        <w:rPr>
          <w:b/>
          <w:u w:val="single"/>
        </w:rPr>
      </w:pPr>
    </w:p>
    <w:p w14:paraId="41578D79" w14:textId="77777777" w:rsidR="00483B61" w:rsidRDefault="00483B61" w:rsidP="00CE02C2">
      <w:pPr>
        <w:spacing w:line="480" w:lineRule="auto"/>
        <w:outlineLvl w:val="0"/>
        <w:rPr>
          <w:b/>
          <w:u w:val="single"/>
        </w:rPr>
      </w:pPr>
    </w:p>
    <w:p w14:paraId="56DB2A01" w14:textId="77777777" w:rsidR="00483B61" w:rsidRDefault="00483B61" w:rsidP="00CE02C2">
      <w:pPr>
        <w:spacing w:line="480" w:lineRule="auto"/>
        <w:outlineLvl w:val="0"/>
        <w:rPr>
          <w:b/>
          <w:u w:val="single"/>
        </w:rPr>
      </w:pPr>
    </w:p>
    <w:p w14:paraId="2B041F73" w14:textId="05C0A46D" w:rsidR="009D5128" w:rsidRPr="00E941C8" w:rsidRDefault="00E6733D" w:rsidP="00CE02C2">
      <w:pPr>
        <w:spacing w:line="480" w:lineRule="auto"/>
        <w:outlineLvl w:val="0"/>
        <w:rPr>
          <w:b/>
          <w:u w:val="single"/>
        </w:rPr>
      </w:pPr>
      <w:r w:rsidRPr="00E941C8">
        <w:rPr>
          <w:b/>
          <w:u w:val="single"/>
        </w:rPr>
        <w:t>Acknowledgements</w:t>
      </w:r>
      <w:r w:rsidR="00A13C89" w:rsidRPr="00E941C8">
        <w:rPr>
          <w:b/>
          <w:u w:val="single"/>
        </w:rPr>
        <w:t xml:space="preserve"> </w:t>
      </w:r>
    </w:p>
    <w:p w14:paraId="5837456F" w14:textId="77777777" w:rsidR="009D5128" w:rsidRDefault="009D5128" w:rsidP="00162CD1">
      <w:pPr>
        <w:spacing w:line="480" w:lineRule="auto"/>
      </w:pPr>
    </w:p>
    <w:p w14:paraId="2A77C81E" w14:textId="47EF4208" w:rsidR="003D3EB1" w:rsidRDefault="00EF6998" w:rsidP="00162CD1">
      <w:pPr>
        <w:spacing w:line="480" w:lineRule="auto"/>
      </w:pPr>
      <w:r>
        <w:t>Staff</w:t>
      </w:r>
      <w:r w:rsidR="00E6733D">
        <w:t xml:space="preserve"> at the Walton</w:t>
      </w:r>
      <w:r w:rsidR="00C4456C">
        <w:t xml:space="preserve"> Center R&amp;D department, Clinical T</w:t>
      </w:r>
      <w:r w:rsidR="00E6733D">
        <w:t>rials unit, Dave Watling, Maria Thornton,</w:t>
      </w:r>
      <w:r w:rsidR="00A50B1D">
        <w:t xml:space="preserve"> Richard Kirk,</w:t>
      </w:r>
      <w:r w:rsidR="00E6733D">
        <w:t xml:space="preserve"> Helen Leg</w:t>
      </w:r>
      <w:r w:rsidR="00A50B1D">
        <w:t>g</w:t>
      </w:r>
      <w:r w:rsidR="00E6733D">
        <w:t>ett, Lynn Wyatt</w:t>
      </w:r>
      <w:r w:rsidR="00C4456C">
        <w:t xml:space="preserve">, </w:t>
      </w:r>
      <w:r w:rsidR="00904F47">
        <w:t xml:space="preserve">Heike Arndt </w:t>
      </w:r>
      <w:r w:rsidR="00C4456C">
        <w:t xml:space="preserve">for support with </w:t>
      </w:r>
      <w:r w:rsidR="00BB3F5A">
        <w:t>preparing</w:t>
      </w:r>
      <w:r w:rsidR="00C4456C">
        <w:t xml:space="preserve"> and </w:t>
      </w:r>
      <w:r>
        <w:t>administering</w:t>
      </w:r>
      <w:r w:rsidR="00C4456C">
        <w:t xml:space="preserve"> the trial</w:t>
      </w:r>
      <w:r w:rsidR="00E6733D">
        <w:t xml:space="preserve">. </w:t>
      </w:r>
      <w:r w:rsidR="00C4456C">
        <w:t xml:space="preserve">Dr. Claire Cole, and Dr. Robby Richey at the Pain Research Institute, Liverpool, for support with </w:t>
      </w:r>
      <w:r w:rsidR="003D3EB1">
        <w:t xml:space="preserve">the </w:t>
      </w:r>
      <w:r w:rsidR="00C4456C">
        <w:t>study setup, monitoring and admi</w:t>
      </w:r>
      <w:r w:rsidR="00A34CE1">
        <w:t xml:space="preserve">nistration. </w:t>
      </w:r>
      <w:r w:rsidR="001D2624">
        <w:t xml:space="preserve">Dr. Sumit Gulati for support with patient assessment. </w:t>
      </w:r>
      <w:r w:rsidR="00A34CE1">
        <w:t>Mrs. Beverley Whi</w:t>
      </w:r>
      <w:r w:rsidR="00FC5367">
        <w:t>te-Alao</w:t>
      </w:r>
      <w:r w:rsidR="00A34CE1">
        <w:t>,</w:t>
      </w:r>
      <w:r w:rsidR="00C4456C">
        <w:t xml:space="preserve"> and Mrs.</w:t>
      </w:r>
      <w:r w:rsidR="003D3EB1">
        <w:t xml:space="preserve"> Caroline Murphy at the King’s C</w:t>
      </w:r>
      <w:r w:rsidR="00C4456C">
        <w:t>ollege</w:t>
      </w:r>
      <w:r w:rsidR="003D3EB1">
        <w:t xml:space="preserve"> registered</w:t>
      </w:r>
      <w:r w:rsidR="00C4456C">
        <w:t xml:space="preserve"> CTU, London for important suggestions to the trial setup</w:t>
      </w:r>
      <w:r w:rsidR="003D3EB1">
        <w:t>,</w:t>
      </w:r>
      <w:r w:rsidR="00C4456C">
        <w:t xml:space="preserve"> and support of </w:t>
      </w:r>
      <w:r w:rsidR="003D3EB1">
        <w:t xml:space="preserve">the </w:t>
      </w:r>
      <w:r w:rsidR="00FC5367">
        <w:t xml:space="preserve">original </w:t>
      </w:r>
      <w:r w:rsidR="00C4456C">
        <w:t xml:space="preserve">MHRA submission. </w:t>
      </w:r>
      <w:r w:rsidR="003D3EB1">
        <w:t xml:space="preserve">Dr. Peter Enevoldson, </w:t>
      </w:r>
      <w:r w:rsidR="00E6733D">
        <w:t xml:space="preserve">former Medical Director of the Walton Centre, </w:t>
      </w:r>
      <w:r w:rsidR="003D3EB1">
        <w:t>for crucial support</w:t>
      </w:r>
      <w:r w:rsidR="00E6733D">
        <w:t xml:space="preserve">. </w:t>
      </w:r>
      <w:r w:rsidR="000E00F1">
        <w:t xml:space="preserve">Dr. Amanda Williams for help with the patient-developed questionnaires. </w:t>
      </w:r>
      <w:r w:rsidR="00344A73">
        <w:t>The CRPS Intern</w:t>
      </w:r>
      <w:r w:rsidR="00A34CE1">
        <w:t xml:space="preserve">ational Research Consortium </w:t>
      </w:r>
      <w:hyperlink r:id="rId10" w:history="1">
        <w:r w:rsidR="0083697D" w:rsidRPr="00493D63">
          <w:rPr>
            <w:rStyle w:val="Hyperlink"/>
          </w:rPr>
          <w:t>http://www.crpsconsortium.org</w:t>
        </w:r>
      </w:hyperlink>
      <w:r w:rsidR="0083697D">
        <w:t xml:space="preserve"> </w:t>
      </w:r>
      <w:r w:rsidR="009F7B8D">
        <w:t xml:space="preserve"> for fostering</w:t>
      </w:r>
      <w:r w:rsidR="00344A73">
        <w:t xml:space="preserve"> this collaboration.</w:t>
      </w:r>
    </w:p>
    <w:p w14:paraId="2D5BFBC7" w14:textId="77777777" w:rsidR="00247F08" w:rsidRDefault="00247F08" w:rsidP="00162CD1">
      <w:pPr>
        <w:spacing w:line="480" w:lineRule="auto"/>
      </w:pPr>
    </w:p>
    <w:p w14:paraId="17F24C6D" w14:textId="77777777" w:rsidR="00247F08" w:rsidRDefault="00247F08" w:rsidP="00247F08">
      <w:pPr>
        <w:spacing w:line="480" w:lineRule="auto"/>
        <w:rPr>
          <w:rFonts w:cs="Arial"/>
        </w:rPr>
      </w:pPr>
      <w:r>
        <w:rPr>
          <w:rFonts w:cs="Arial"/>
        </w:rPr>
        <w:t xml:space="preserve">This work was supported by </w:t>
      </w:r>
      <w:r w:rsidRPr="004E54B5">
        <w:rPr>
          <w:rFonts w:cs="Arial"/>
        </w:rPr>
        <w:t>grant</w:t>
      </w:r>
      <w:r>
        <w:rPr>
          <w:rFonts w:cs="Arial"/>
        </w:rPr>
        <w:t>s</w:t>
      </w:r>
      <w:r w:rsidRPr="004E54B5">
        <w:rPr>
          <w:rFonts w:cs="Arial"/>
        </w:rPr>
        <w:t xml:space="preserve"> from the Pain Relief Foundation, Liverpool, and the David Hammond Foundation</w:t>
      </w:r>
      <w:r>
        <w:rPr>
          <w:rFonts w:cs="Arial"/>
        </w:rPr>
        <w:t xml:space="preserve"> (joint grant number: </w:t>
      </w:r>
      <w:r w:rsidRPr="000B5F7C">
        <w:rPr>
          <w:rFonts w:eastAsia="Times New Roman" w:cs="Times New Roman"/>
          <w:color w:val="000000"/>
          <w:shd w:val="clear" w:color="auto" w:fill="FFFFFF"/>
          <w:lang w:val="en-GB" w:eastAsia="en-GB"/>
        </w:rPr>
        <w:t>PRF 2.33.14</w:t>
      </w:r>
      <w:r>
        <w:rPr>
          <w:rFonts w:eastAsia="Times New Roman" w:cs="Times New Roman"/>
          <w:color w:val="000000"/>
          <w:shd w:val="clear" w:color="auto" w:fill="FFFFFF"/>
          <w:lang w:val="en-GB" w:eastAsia="en-GB"/>
        </w:rPr>
        <w:t xml:space="preserve">); </w:t>
      </w:r>
      <w:r>
        <w:rPr>
          <w:rFonts w:cs="Arial"/>
        </w:rPr>
        <w:t>p</w:t>
      </w:r>
      <w:r w:rsidRPr="004E54B5">
        <w:rPr>
          <w:rFonts w:cs="Arial"/>
        </w:rPr>
        <w:t xml:space="preserve">roportionate funding </w:t>
      </w:r>
      <w:r>
        <w:rPr>
          <w:rFonts w:cs="Arial"/>
        </w:rPr>
        <w:t>was received from the UK CLRN; t</w:t>
      </w:r>
      <w:r w:rsidRPr="004E54B5">
        <w:rPr>
          <w:rFonts w:cs="Arial"/>
        </w:rPr>
        <w:t xml:space="preserve">he Walton Centre NHS Foundation Trust funded the trial medication (mycophenolate). </w:t>
      </w:r>
      <w:r>
        <w:rPr>
          <w:rFonts w:cs="Arial"/>
        </w:rPr>
        <w:t xml:space="preserve"> </w:t>
      </w:r>
    </w:p>
    <w:p w14:paraId="3CD6CFE5" w14:textId="77777777" w:rsidR="00247F08" w:rsidRDefault="00247F08" w:rsidP="00162CD1">
      <w:pPr>
        <w:spacing w:line="480" w:lineRule="auto"/>
      </w:pPr>
    </w:p>
    <w:p w14:paraId="260DC019" w14:textId="77777777" w:rsidR="00E941C8" w:rsidRDefault="00E941C8" w:rsidP="00162CD1">
      <w:pPr>
        <w:spacing w:line="480" w:lineRule="auto"/>
      </w:pPr>
    </w:p>
    <w:p w14:paraId="745195BC" w14:textId="77777777" w:rsidR="00E941C8" w:rsidRDefault="00E941C8" w:rsidP="00CE02C2">
      <w:pPr>
        <w:spacing w:line="480" w:lineRule="auto"/>
        <w:outlineLvl w:val="0"/>
        <w:rPr>
          <w:b/>
          <w:u w:val="single"/>
        </w:rPr>
      </w:pPr>
      <w:r w:rsidRPr="00E941C8">
        <w:rPr>
          <w:b/>
          <w:u w:val="single"/>
        </w:rPr>
        <w:t>Conflict of Interest Statement</w:t>
      </w:r>
    </w:p>
    <w:p w14:paraId="4C89FD41" w14:textId="77777777" w:rsidR="00E941C8" w:rsidRDefault="00E941C8" w:rsidP="00162CD1">
      <w:pPr>
        <w:spacing w:line="480" w:lineRule="auto"/>
        <w:rPr>
          <w:b/>
          <w:u w:val="single"/>
        </w:rPr>
      </w:pPr>
    </w:p>
    <w:p w14:paraId="788F4523" w14:textId="78EA3897" w:rsidR="00E941C8" w:rsidRDefault="00E941C8" w:rsidP="00CE02C2">
      <w:pPr>
        <w:spacing w:line="480" w:lineRule="auto"/>
        <w:outlineLvl w:val="0"/>
      </w:pPr>
      <w:r>
        <w:t xml:space="preserve">The authors declare no conflict of interest with regards to this work. </w:t>
      </w:r>
    </w:p>
    <w:p w14:paraId="0751EEFA" w14:textId="77777777" w:rsidR="00914688" w:rsidRDefault="00914688" w:rsidP="00162CD1">
      <w:pPr>
        <w:spacing w:line="480" w:lineRule="auto"/>
      </w:pPr>
    </w:p>
    <w:p w14:paraId="6D49992D" w14:textId="3B864191" w:rsidR="00914688" w:rsidRPr="00914688" w:rsidRDefault="00914688" w:rsidP="00CE02C2">
      <w:pPr>
        <w:spacing w:line="480" w:lineRule="auto"/>
        <w:outlineLvl w:val="0"/>
        <w:rPr>
          <w:b/>
          <w:u w:val="single"/>
        </w:rPr>
      </w:pPr>
      <w:r w:rsidRPr="00914688">
        <w:rPr>
          <w:b/>
          <w:u w:val="single"/>
        </w:rPr>
        <w:t>Ethical issues</w:t>
      </w:r>
    </w:p>
    <w:p w14:paraId="00CA34E4" w14:textId="50E89866" w:rsidR="003D3EB1" w:rsidRDefault="00914688" w:rsidP="00C329B5">
      <w:pPr>
        <w:spacing w:line="276" w:lineRule="auto"/>
      </w:pPr>
      <w:r>
        <w:t>The trial protocol for this study was registered, Ethics Board approval was obtained, and written informed consent was obtained from each participant</w:t>
      </w:r>
    </w:p>
    <w:p w14:paraId="5B6F982D" w14:textId="77777777" w:rsidR="009D5128" w:rsidRDefault="009D5128"/>
    <w:p w14:paraId="1C446C8B" w14:textId="77777777" w:rsidR="00E3252D" w:rsidRPr="00BD23BB" w:rsidRDefault="00E3252D"/>
    <w:p w14:paraId="726732C6" w14:textId="77777777" w:rsidR="009D5128" w:rsidRDefault="009D5128"/>
    <w:p w14:paraId="189DB66F" w14:textId="77777777" w:rsidR="00605DB4" w:rsidRDefault="00605DB4"/>
    <w:p w14:paraId="756C7E5D" w14:textId="77777777" w:rsidR="00605DB4" w:rsidRDefault="00605DB4"/>
    <w:p w14:paraId="5E389EE8" w14:textId="77777777" w:rsidR="00605DB4" w:rsidRDefault="00605DB4"/>
    <w:p w14:paraId="3D35247D" w14:textId="77777777" w:rsidR="00605DB4" w:rsidRDefault="00605DB4"/>
    <w:p w14:paraId="3AC5B311" w14:textId="77777777" w:rsidR="00605DB4" w:rsidRDefault="00605DB4"/>
    <w:p w14:paraId="4D735CFB" w14:textId="77777777" w:rsidR="00605DB4" w:rsidRDefault="00605DB4"/>
    <w:p w14:paraId="5DC2DFCD" w14:textId="77777777" w:rsidR="00605DB4" w:rsidRDefault="00605DB4"/>
    <w:p w14:paraId="1810946A" w14:textId="77777777" w:rsidR="00605DB4" w:rsidRDefault="00605DB4"/>
    <w:p w14:paraId="03C666BF" w14:textId="77777777" w:rsidR="001D54D9" w:rsidRDefault="001D54D9"/>
    <w:p w14:paraId="5EA29EAA" w14:textId="77777777" w:rsidR="00594064" w:rsidRPr="00594064" w:rsidRDefault="001D54D9" w:rsidP="00594064">
      <w:pPr>
        <w:pStyle w:val="EndNoteBibliographyTitle"/>
        <w:rPr>
          <w:noProof/>
        </w:rPr>
      </w:pPr>
      <w:r>
        <w:fldChar w:fldCharType="begin"/>
      </w:r>
      <w:r>
        <w:instrText xml:space="preserve"> ADDIN EN.REFLIST </w:instrText>
      </w:r>
      <w:r>
        <w:fldChar w:fldCharType="separate"/>
      </w:r>
      <w:r w:rsidR="00594064" w:rsidRPr="00594064">
        <w:rPr>
          <w:noProof/>
        </w:rPr>
        <w:t>Bibliography</w:t>
      </w:r>
    </w:p>
    <w:p w14:paraId="664E78E8" w14:textId="77777777" w:rsidR="00594064" w:rsidRPr="00594064" w:rsidRDefault="00594064" w:rsidP="00594064">
      <w:pPr>
        <w:pStyle w:val="EndNoteBibliographyTitle"/>
        <w:rPr>
          <w:noProof/>
        </w:rPr>
      </w:pPr>
    </w:p>
    <w:p w14:paraId="0F0644EE" w14:textId="77777777" w:rsidR="00594064" w:rsidRPr="00594064" w:rsidRDefault="00594064" w:rsidP="00594064">
      <w:pPr>
        <w:pStyle w:val="EndNoteBibliography"/>
        <w:rPr>
          <w:noProof/>
        </w:rPr>
      </w:pPr>
      <w:bookmarkStart w:id="1" w:name="_ENREF_1"/>
      <w:r w:rsidRPr="00594064">
        <w:rPr>
          <w:noProof/>
        </w:rPr>
        <w:t>1</w:t>
      </w:r>
      <w:r w:rsidRPr="00594064">
        <w:rPr>
          <w:noProof/>
        </w:rPr>
        <w:tab/>
        <w:t>Kemler MA, Furnee CA. Economic evaluation of spinal cord stimulation for chronic reflex sympathetic dystrophy. Neurology 2002/10/22;59(8):1203-9.</w:t>
      </w:r>
      <w:bookmarkEnd w:id="1"/>
    </w:p>
    <w:p w14:paraId="0FFD021F" w14:textId="77777777" w:rsidR="00594064" w:rsidRPr="00594064" w:rsidRDefault="00594064" w:rsidP="00594064">
      <w:pPr>
        <w:pStyle w:val="EndNoteBibliography"/>
        <w:rPr>
          <w:noProof/>
        </w:rPr>
      </w:pPr>
      <w:bookmarkStart w:id="2" w:name="_ENREF_2"/>
      <w:r w:rsidRPr="00594064">
        <w:rPr>
          <w:noProof/>
        </w:rPr>
        <w:t>2</w:t>
      </w:r>
      <w:r w:rsidRPr="00594064">
        <w:rPr>
          <w:noProof/>
        </w:rPr>
        <w:tab/>
        <w:t>de Mos M, Huygen FJ, Hoeven-Borgman M, Dieleman JP, Ch Stricker BH, Sturkenboom MC. Outcome of the complex regional pain syndrome. Clin.J.Pain 2009/9;25(7):590-7.</w:t>
      </w:r>
      <w:bookmarkEnd w:id="2"/>
    </w:p>
    <w:p w14:paraId="59B50DAF" w14:textId="77777777" w:rsidR="00594064" w:rsidRPr="00594064" w:rsidRDefault="00594064" w:rsidP="00594064">
      <w:pPr>
        <w:pStyle w:val="EndNoteBibliography"/>
        <w:rPr>
          <w:noProof/>
        </w:rPr>
      </w:pPr>
      <w:bookmarkStart w:id="3" w:name="_ENREF_3"/>
      <w:r w:rsidRPr="00594064">
        <w:rPr>
          <w:noProof/>
        </w:rPr>
        <w:t>3</w:t>
      </w:r>
      <w:r w:rsidRPr="00594064">
        <w:rPr>
          <w:noProof/>
        </w:rPr>
        <w:tab/>
        <w:t>Kemler MA, Barendse GA, van KM, et al. Spinal cord stimulation in patients with chronic reflex sympathetic dystrophy. N.Engl.J.Med. 2000/8/31;343(9):618-24.</w:t>
      </w:r>
      <w:bookmarkEnd w:id="3"/>
    </w:p>
    <w:p w14:paraId="686F44BB" w14:textId="77777777" w:rsidR="00594064" w:rsidRPr="00594064" w:rsidRDefault="00594064" w:rsidP="00594064">
      <w:pPr>
        <w:pStyle w:val="EndNoteBibliography"/>
        <w:rPr>
          <w:noProof/>
        </w:rPr>
      </w:pPr>
      <w:bookmarkStart w:id="4" w:name="_ENREF_4"/>
      <w:r w:rsidRPr="00594064">
        <w:rPr>
          <w:noProof/>
        </w:rPr>
        <w:t>4</w:t>
      </w:r>
      <w:r w:rsidRPr="00594064">
        <w:rPr>
          <w:noProof/>
        </w:rPr>
        <w:tab/>
        <w:t>Dubuis E, Thompson V, Leite MI, et al. Longstanding complex regional pain syndrome is associated with activating autoantibodies against alpha-1a adrenoceptors. Pain 2014;155(11):2408-17.</w:t>
      </w:r>
      <w:bookmarkEnd w:id="4"/>
    </w:p>
    <w:p w14:paraId="09C1AD6F" w14:textId="77777777" w:rsidR="00594064" w:rsidRPr="00594064" w:rsidRDefault="00594064" w:rsidP="00594064">
      <w:pPr>
        <w:pStyle w:val="EndNoteBibliography"/>
        <w:rPr>
          <w:noProof/>
        </w:rPr>
      </w:pPr>
      <w:bookmarkStart w:id="5" w:name="_ENREF_5"/>
      <w:r w:rsidRPr="00594064">
        <w:rPr>
          <w:noProof/>
        </w:rPr>
        <w:lastRenderedPageBreak/>
        <w:t>5</w:t>
      </w:r>
      <w:r w:rsidRPr="00594064">
        <w:rPr>
          <w:noProof/>
        </w:rPr>
        <w:tab/>
        <w:t>Tekus V, Hajna Z, Borbely E, et al. A CRPS-IgG-transfer-trauma model reproducing inflammatory and positive sensory signs associated with complex regional pain syndrome. Pain 2014;155(2):299-308.</w:t>
      </w:r>
      <w:bookmarkEnd w:id="5"/>
    </w:p>
    <w:p w14:paraId="1CB5D7F8" w14:textId="77777777" w:rsidR="00594064" w:rsidRPr="00594064" w:rsidRDefault="00594064" w:rsidP="00594064">
      <w:pPr>
        <w:pStyle w:val="EndNoteBibliography"/>
        <w:rPr>
          <w:noProof/>
        </w:rPr>
      </w:pPr>
      <w:bookmarkStart w:id="6" w:name="_ENREF_6"/>
      <w:r w:rsidRPr="00594064">
        <w:rPr>
          <w:noProof/>
        </w:rPr>
        <w:t>6</w:t>
      </w:r>
      <w:r w:rsidRPr="00594064">
        <w:rPr>
          <w:noProof/>
        </w:rPr>
        <w:tab/>
        <w:t>Aradillas E, Schwartzman RJ, Grothusen JR, Goebel A, Alexander GM. Plasma Exchange Therapy in Patients with Complex Regional Pain Syndrome. Pain physician 2015;18(4):383-94.</w:t>
      </w:r>
      <w:bookmarkEnd w:id="6"/>
    </w:p>
    <w:p w14:paraId="1824187B" w14:textId="77777777" w:rsidR="00594064" w:rsidRPr="00594064" w:rsidRDefault="00594064" w:rsidP="00594064">
      <w:pPr>
        <w:pStyle w:val="EndNoteBibliography"/>
        <w:rPr>
          <w:noProof/>
        </w:rPr>
      </w:pPr>
      <w:bookmarkStart w:id="7" w:name="_ENREF_7"/>
      <w:r w:rsidRPr="00594064">
        <w:rPr>
          <w:noProof/>
        </w:rPr>
        <w:t>7</w:t>
      </w:r>
      <w:r w:rsidRPr="00594064">
        <w:rPr>
          <w:noProof/>
        </w:rPr>
        <w:tab/>
        <w:t>Harden RN, Bruehl S, Perez RS, et al. Validation of proposed diagnostic criteria (the "Budapest Criteria") for Complex Regional Pain Syndrome. Pain 2010/8;150(2):268-74.</w:t>
      </w:r>
      <w:bookmarkEnd w:id="7"/>
    </w:p>
    <w:p w14:paraId="76429AEB" w14:textId="77777777" w:rsidR="00594064" w:rsidRPr="00594064" w:rsidRDefault="00594064" w:rsidP="00594064">
      <w:pPr>
        <w:pStyle w:val="EndNoteBibliography"/>
        <w:rPr>
          <w:noProof/>
        </w:rPr>
      </w:pPr>
      <w:bookmarkStart w:id="8" w:name="_ENREF_8"/>
      <w:r w:rsidRPr="00594064">
        <w:rPr>
          <w:noProof/>
        </w:rPr>
        <w:t>8</w:t>
      </w:r>
      <w:r w:rsidRPr="00594064">
        <w:rPr>
          <w:noProof/>
        </w:rPr>
        <w:tab/>
        <w:t>Tan G, Jensen MP, Thornby JI, Shanti BF. Validation of the Brief Pain Inventory for chronic nonmalignant pain. J.Pain 2004/3;5(2):133-7.</w:t>
      </w:r>
      <w:bookmarkEnd w:id="8"/>
    </w:p>
    <w:p w14:paraId="0F43C45C" w14:textId="77777777" w:rsidR="00594064" w:rsidRPr="00594064" w:rsidRDefault="00594064" w:rsidP="00594064">
      <w:pPr>
        <w:pStyle w:val="EndNoteBibliography"/>
        <w:rPr>
          <w:noProof/>
        </w:rPr>
      </w:pPr>
      <w:bookmarkStart w:id="9" w:name="_ENREF_9"/>
      <w:r w:rsidRPr="00594064">
        <w:rPr>
          <w:noProof/>
        </w:rPr>
        <w:t>9</w:t>
      </w:r>
      <w:r w:rsidRPr="00594064">
        <w:rPr>
          <w:noProof/>
        </w:rPr>
        <w:tab/>
        <w:t>Zigmond AS, Snaith RP. The hospital anxiety and depression scale. Acta psychiatrica Scandinavica 1983;67(6):361-70.</w:t>
      </w:r>
      <w:bookmarkEnd w:id="9"/>
    </w:p>
    <w:p w14:paraId="0118BD18" w14:textId="77777777" w:rsidR="00594064" w:rsidRPr="00594064" w:rsidRDefault="00594064" w:rsidP="00594064">
      <w:pPr>
        <w:pStyle w:val="EndNoteBibliography"/>
        <w:rPr>
          <w:noProof/>
        </w:rPr>
      </w:pPr>
      <w:bookmarkStart w:id="10" w:name="_ENREF_10"/>
      <w:r w:rsidRPr="00594064">
        <w:rPr>
          <w:noProof/>
        </w:rPr>
        <w:t>10</w:t>
      </w:r>
      <w:r w:rsidRPr="00594064">
        <w:rPr>
          <w:noProof/>
        </w:rPr>
        <w:tab/>
        <w:t>Goebel A, Baranowski AP, Maurer K, Ghiai A, McCabe C, Ambler G. Intravenous Immunoglobulin Treatment of Complex Regional Pain Syndrome: A Randomized Trial. Ann.Intern.Med. 2010;152(3):152-8.</w:t>
      </w:r>
      <w:bookmarkEnd w:id="10"/>
    </w:p>
    <w:p w14:paraId="16E895B8" w14:textId="77777777" w:rsidR="00594064" w:rsidRPr="00594064" w:rsidRDefault="00594064" w:rsidP="00594064">
      <w:pPr>
        <w:pStyle w:val="EndNoteBibliography"/>
        <w:rPr>
          <w:noProof/>
        </w:rPr>
      </w:pPr>
      <w:bookmarkStart w:id="11" w:name="_ENREF_11"/>
      <w:r w:rsidRPr="00594064">
        <w:rPr>
          <w:noProof/>
        </w:rPr>
        <w:t>11</w:t>
      </w:r>
      <w:r w:rsidRPr="00594064">
        <w:rPr>
          <w:noProof/>
        </w:rPr>
        <w:tab/>
        <w:t>Mbizvo GK, Nolan SJ, Nurmikko TJ, Goebel A. Placebo Responses in Long-Standing Complex Regional Pain Syndrome: A Systematic Review and Meta-Analysis. J Pain 2015;16(2):99-115.</w:t>
      </w:r>
      <w:bookmarkEnd w:id="11"/>
    </w:p>
    <w:p w14:paraId="5527B1F0" w14:textId="77777777" w:rsidR="00594064" w:rsidRPr="00594064" w:rsidRDefault="00594064" w:rsidP="00594064">
      <w:pPr>
        <w:pStyle w:val="EndNoteBibliography"/>
        <w:rPr>
          <w:noProof/>
        </w:rPr>
      </w:pPr>
      <w:bookmarkStart w:id="12" w:name="_ENREF_12"/>
      <w:r w:rsidRPr="00594064">
        <w:rPr>
          <w:noProof/>
        </w:rPr>
        <w:t>12</w:t>
      </w:r>
      <w:r w:rsidRPr="00594064">
        <w:rPr>
          <w:noProof/>
        </w:rPr>
        <w:tab/>
        <w:t>O'Connell NE, Wand BM, McAuley J, Marston L, Moseley GL. Interventions for treating pain and disability in adults with complex regional pain syndrome. Cochrane Database Syst Rev 2013;4:CD009416.</w:t>
      </w:r>
      <w:bookmarkEnd w:id="12"/>
    </w:p>
    <w:p w14:paraId="361DFE88" w14:textId="77777777" w:rsidR="00594064" w:rsidRPr="00594064" w:rsidRDefault="00594064" w:rsidP="00594064">
      <w:pPr>
        <w:pStyle w:val="EndNoteBibliography"/>
        <w:rPr>
          <w:noProof/>
        </w:rPr>
      </w:pPr>
      <w:bookmarkStart w:id="13" w:name="_ENREF_13"/>
      <w:r w:rsidRPr="00594064">
        <w:rPr>
          <w:noProof/>
        </w:rPr>
        <w:t>13</w:t>
      </w:r>
      <w:r w:rsidRPr="00594064">
        <w:rPr>
          <w:noProof/>
        </w:rPr>
        <w:tab/>
        <w:t xml:space="preserve">Wigerblad G, Bas DB, Fernades-Cerqueira C, et al. Autoantibodies to citrullinated proteins induce joint pain independent of inflammation via a </w:t>
      </w:r>
      <w:r w:rsidRPr="00594064">
        <w:rPr>
          <w:noProof/>
        </w:rPr>
        <w:lastRenderedPageBreak/>
        <w:t>chemokine-dependent mechanism. Annals of the rheumatic diseases 2016;75(4):730-8.</w:t>
      </w:r>
      <w:bookmarkEnd w:id="13"/>
    </w:p>
    <w:p w14:paraId="3E4B8EF8" w14:textId="77777777" w:rsidR="00594064" w:rsidRPr="00594064" w:rsidRDefault="00594064" w:rsidP="00594064">
      <w:pPr>
        <w:pStyle w:val="EndNoteBibliography"/>
        <w:rPr>
          <w:noProof/>
        </w:rPr>
      </w:pPr>
      <w:bookmarkStart w:id="14" w:name="_ENREF_14"/>
      <w:r w:rsidRPr="00594064">
        <w:rPr>
          <w:noProof/>
        </w:rPr>
        <w:t>14</w:t>
      </w:r>
      <w:r w:rsidRPr="00594064">
        <w:rPr>
          <w:noProof/>
        </w:rPr>
        <w:tab/>
        <w:t>Schwartz J, Padmanabhan A, Aqui N, et al. Guidelines on the Use of Therapeutic Apheresis in Clinical Practice-Evidence-Based Approach from the Writing Committee of the American Society for Apheresis: The Seventh Special Issue. Journal of clinical apheresis 2016;31(3):149-62.</w:t>
      </w:r>
      <w:bookmarkEnd w:id="14"/>
    </w:p>
    <w:p w14:paraId="2D4D0EAD" w14:textId="77777777" w:rsidR="00594064" w:rsidRPr="00594064" w:rsidRDefault="00594064" w:rsidP="00594064">
      <w:pPr>
        <w:pStyle w:val="EndNoteBibliography"/>
        <w:rPr>
          <w:noProof/>
        </w:rPr>
      </w:pPr>
      <w:bookmarkStart w:id="15" w:name="_ENREF_15"/>
      <w:r w:rsidRPr="00594064">
        <w:rPr>
          <w:noProof/>
        </w:rPr>
        <w:t>15</w:t>
      </w:r>
      <w:r w:rsidRPr="00594064">
        <w:rPr>
          <w:noProof/>
        </w:rPr>
        <w:tab/>
        <w:t>Ebrahimi F, Koch M, Pieroh P, et al. Time dependent neuroprotection of mycophenolate mofetil: effects on temporal dynamics in glial proliferation, apoptosis, and scar formation. Journal of neuroinflammation 2012;9:89.</w:t>
      </w:r>
      <w:bookmarkEnd w:id="15"/>
    </w:p>
    <w:p w14:paraId="5053E039" w14:textId="77777777" w:rsidR="00594064" w:rsidRPr="00594064" w:rsidRDefault="00594064" w:rsidP="00594064">
      <w:pPr>
        <w:pStyle w:val="EndNoteBibliography"/>
        <w:rPr>
          <w:noProof/>
        </w:rPr>
      </w:pPr>
      <w:bookmarkStart w:id="16" w:name="_ENREF_16"/>
      <w:r w:rsidRPr="00594064">
        <w:rPr>
          <w:noProof/>
        </w:rPr>
        <w:t>16</w:t>
      </w:r>
      <w:r w:rsidRPr="00594064">
        <w:rPr>
          <w:noProof/>
        </w:rPr>
        <w:tab/>
        <w:t>Kleiter I, Gold R. Present and Future Therapies in Neuromyelitis Optica Spectrum Disorders. Neurotherapeutics 2016;13(1):70-83.</w:t>
      </w:r>
      <w:bookmarkEnd w:id="16"/>
    </w:p>
    <w:p w14:paraId="1EA8729E" w14:textId="77777777" w:rsidR="00594064" w:rsidRPr="00594064" w:rsidRDefault="00594064" w:rsidP="00594064">
      <w:pPr>
        <w:pStyle w:val="EndNoteBibliography"/>
        <w:rPr>
          <w:noProof/>
        </w:rPr>
      </w:pPr>
      <w:bookmarkStart w:id="17" w:name="_ENREF_17"/>
      <w:r w:rsidRPr="00594064">
        <w:rPr>
          <w:noProof/>
        </w:rPr>
        <w:t>17</w:t>
      </w:r>
      <w:r w:rsidRPr="00594064">
        <w:rPr>
          <w:noProof/>
        </w:rPr>
        <w:tab/>
        <w:t>Moore RA, Wiffen PJ, Eccleston C, et al. Systematic review of enriched enrolment, randomised withdrawal trial designs in chronic pain: a new framework for design and reporting. Pain 2015;156(8):1382-95.</w:t>
      </w:r>
      <w:bookmarkEnd w:id="17"/>
    </w:p>
    <w:p w14:paraId="5AE29B9B" w14:textId="77777777" w:rsidR="00594064" w:rsidRPr="00594064" w:rsidRDefault="00594064" w:rsidP="00594064">
      <w:pPr>
        <w:pStyle w:val="EndNoteBibliography"/>
        <w:rPr>
          <w:noProof/>
        </w:rPr>
      </w:pPr>
      <w:bookmarkStart w:id="18" w:name="_ENREF_18"/>
      <w:r w:rsidRPr="00594064">
        <w:rPr>
          <w:noProof/>
        </w:rPr>
        <w:t>18</w:t>
      </w:r>
      <w:r w:rsidRPr="00594064">
        <w:rPr>
          <w:noProof/>
        </w:rPr>
        <w:tab/>
        <w:t>McCabe C, Claxton K, Culyer AJ. The NICE cost-effectiveness threshold: what it is and what that means. Pharmacoeconomics 2008;26(9):733-44.</w:t>
      </w:r>
      <w:bookmarkEnd w:id="18"/>
    </w:p>
    <w:p w14:paraId="6D887982" w14:textId="77777777" w:rsidR="00594064" w:rsidRPr="00594064" w:rsidRDefault="00594064" w:rsidP="00594064">
      <w:pPr>
        <w:pStyle w:val="EndNoteBibliography"/>
        <w:rPr>
          <w:noProof/>
        </w:rPr>
      </w:pPr>
      <w:bookmarkStart w:id="19" w:name="_ENREF_19"/>
      <w:r w:rsidRPr="00594064">
        <w:rPr>
          <w:noProof/>
        </w:rPr>
        <w:t>19</w:t>
      </w:r>
      <w:r w:rsidRPr="00594064">
        <w:rPr>
          <w:noProof/>
        </w:rPr>
        <w:tab/>
        <w:t>Goebel A. Complex regional pain syndrome in adults. Rheumatology (Oxford) 2011/10;50(10):1739-50.</w:t>
      </w:r>
      <w:bookmarkEnd w:id="19"/>
    </w:p>
    <w:p w14:paraId="4D60A378" w14:textId="77777777" w:rsidR="00594064" w:rsidRPr="00594064" w:rsidRDefault="00594064" w:rsidP="00594064">
      <w:pPr>
        <w:pStyle w:val="EndNoteBibliography"/>
        <w:rPr>
          <w:noProof/>
        </w:rPr>
      </w:pPr>
      <w:bookmarkStart w:id="20" w:name="_ENREF_20"/>
      <w:r w:rsidRPr="00594064">
        <w:rPr>
          <w:noProof/>
        </w:rPr>
        <w:t>20</w:t>
      </w:r>
      <w:r w:rsidRPr="00594064">
        <w:rPr>
          <w:noProof/>
        </w:rPr>
        <w:tab/>
        <w:t>Pocock SJ, Stone GW. The Primary Outcome Is Positive - Is That Good Enough? The New England journal of medicine 2016;375(10):971-9.</w:t>
      </w:r>
      <w:bookmarkEnd w:id="20"/>
    </w:p>
    <w:p w14:paraId="1E4D02F6" w14:textId="77777777" w:rsidR="00594064" w:rsidRPr="00594064" w:rsidRDefault="00594064" w:rsidP="00594064">
      <w:pPr>
        <w:pStyle w:val="EndNoteBibliography"/>
        <w:rPr>
          <w:noProof/>
        </w:rPr>
      </w:pPr>
      <w:bookmarkStart w:id="21" w:name="_ENREF_21"/>
      <w:r w:rsidRPr="00594064">
        <w:rPr>
          <w:noProof/>
        </w:rPr>
        <w:t>21</w:t>
      </w:r>
      <w:r w:rsidRPr="00594064">
        <w:rPr>
          <w:noProof/>
        </w:rPr>
        <w:tab/>
        <w:t>Dworkin RH, Turk DC, Wyrwich KW, et al. Interpreting the clinical importance of treatment outcomes in chronic pain clinical trials: IMMPACT recommendations. J Pain 2008;9(2):105-21.</w:t>
      </w:r>
      <w:bookmarkEnd w:id="21"/>
    </w:p>
    <w:p w14:paraId="65D0DB09" w14:textId="77777777" w:rsidR="00594064" w:rsidRPr="00594064" w:rsidRDefault="00594064" w:rsidP="00594064">
      <w:pPr>
        <w:pStyle w:val="EndNoteBibliography"/>
        <w:rPr>
          <w:noProof/>
        </w:rPr>
      </w:pPr>
      <w:bookmarkStart w:id="22" w:name="_ENREF_22"/>
      <w:r w:rsidRPr="00594064">
        <w:rPr>
          <w:noProof/>
        </w:rPr>
        <w:lastRenderedPageBreak/>
        <w:t>22</w:t>
      </w:r>
      <w:r w:rsidRPr="00594064">
        <w:rPr>
          <w:noProof/>
        </w:rPr>
        <w:tab/>
        <w:t>Kohr D, Singh P, Tschernatsch M, et al. Autoimmunity against the beta(2) adrenergic receptor and muscarinic-2 receptor in complex regional pain syndrome. Pain 2011;152(12):2690-700.</w:t>
      </w:r>
      <w:bookmarkEnd w:id="22"/>
    </w:p>
    <w:p w14:paraId="36A10232" w14:textId="7CB278CA" w:rsidR="002D45B6" w:rsidRDefault="001D54D9">
      <w:r>
        <w:fldChar w:fldCharType="end"/>
      </w:r>
    </w:p>
    <w:sectPr w:rsidR="002D45B6" w:rsidSect="008D7574">
      <w:headerReference w:type="default" r:id="rId11"/>
      <w:footerReference w:type="even"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2C0ABB" w14:textId="77777777" w:rsidR="00D3564A" w:rsidRDefault="00D3564A" w:rsidP="008D5D6D">
      <w:r>
        <w:separator/>
      </w:r>
    </w:p>
  </w:endnote>
  <w:endnote w:type="continuationSeparator" w:id="0">
    <w:p w14:paraId="2BF36501" w14:textId="77777777" w:rsidR="00D3564A" w:rsidRDefault="00D3564A" w:rsidP="008D5D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0BBE" w14:textId="77777777" w:rsidR="001A0828" w:rsidRDefault="001A0828" w:rsidP="008D5D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98A600" w14:textId="77777777" w:rsidR="001A0828" w:rsidRDefault="001A0828" w:rsidP="008D5D6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727EC3" w14:textId="77777777" w:rsidR="001A0828" w:rsidRDefault="001A0828" w:rsidP="008D5D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3BA5">
      <w:rPr>
        <w:rStyle w:val="PageNumber"/>
        <w:noProof/>
      </w:rPr>
      <w:t>21</w:t>
    </w:r>
    <w:r>
      <w:rPr>
        <w:rStyle w:val="PageNumber"/>
      </w:rPr>
      <w:fldChar w:fldCharType="end"/>
    </w:r>
  </w:p>
  <w:p w14:paraId="04AE72B0" w14:textId="77777777" w:rsidR="001A0828" w:rsidRDefault="001A0828" w:rsidP="008D5D6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93CD5A" w14:textId="77777777" w:rsidR="00D3564A" w:rsidRDefault="00D3564A" w:rsidP="008D5D6D">
      <w:r>
        <w:separator/>
      </w:r>
    </w:p>
  </w:footnote>
  <w:footnote w:type="continuationSeparator" w:id="0">
    <w:p w14:paraId="21D64F3B" w14:textId="77777777" w:rsidR="00D3564A" w:rsidRDefault="00D3564A" w:rsidP="008D5D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F2157" w14:textId="1E018631" w:rsidR="001A0828" w:rsidRPr="00162CD1" w:rsidRDefault="001A0828">
    <w:pPr>
      <w:pStyle w:val="Header"/>
      <w:rPr>
        <w:lang w:val="en-GB"/>
      </w:rPr>
    </w:pPr>
    <w:r>
      <w:rPr>
        <w:lang w:val="en-GB"/>
      </w:rPr>
      <w:t>Mycophenolate in CRP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0106FB"/>
    <w:multiLevelType w:val="hybridMultilevel"/>
    <w:tmpl w:val="6C1E319E"/>
    <w:lvl w:ilvl="0" w:tplc="69A8B5BC">
      <w:start w:val="1"/>
      <w:numFmt w:val="bullet"/>
      <w:lvlText w:val="-"/>
      <w:lvlJc w:val="left"/>
      <w:pPr>
        <w:ind w:left="420" w:hanging="360"/>
      </w:pPr>
      <w:rPr>
        <w:rFonts w:ascii="Calibri" w:eastAsiaTheme="minorEastAsia" w:hAnsi="Calibri"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
    <w:nsid w:val="756205DB"/>
    <w:multiLevelType w:val="hybridMultilevel"/>
    <w:tmpl w:val="B190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heumatology&lt;/Style&gt;&lt;LeftDelim&gt;{&lt;/LeftDelim&gt;&lt;RightDelim&gt;}&lt;/RightDelim&gt;&lt;FontName&gt;Cambria&lt;/FontName&gt;&lt;FontSize&gt;12&lt;/FontSize&gt;&lt;ReflistTitle&gt;Bibliography&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rpdfwxw2q9v0a7esvvj5pd2gwd0rfp2a2zt5&quot;&gt;Pain V&lt;record-ids&gt;&lt;item&gt;254&lt;/item&gt;&lt;item&gt;404&lt;/item&gt;&lt;item&gt;407&lt;/item&gt;&lt;item&gt;459&lt;/item&gt;&lt;item&gt;589&lt;/item&gt;&lt;item&gt;590&lt;/item&gt;&lt;item&gt;1141&lt;/item&gt;&lt;item&gt;1348&lt;/item&gt;&lt;item&gt;1447&lt;/item&gt;&lt;item&gt;1519&lt;/item&gt;&lt;item&gt;1531&lt;/item&gt;&lt;item&gt;1547&lt;/item&gt;&lt;item&gt;1603&lt;/item&gt;&lt;item&gt;1622&lt;/item&gt;&lt;item&gt;1638&lt;/item&gt;&lt;item&gt;1713&lt;/item&gt;&lt;item&gt;1728&lt;/item&gt;&lt;item&gt;1744&lt;/item&gt;&lt;item&gt;1753&lt;/item&gt;&lt;item&gt;1754&lt;/item&gt;&lt;item&gt;1770&lt;/item&gt;&lt;item&gt;1843&lt;/item&gt;&lt;/record-ids&gt;&lt;/item&gt;&lt;/Libraries&gt;"/>
  </w:docVars>
  <w:rsids>
    <w:rsidRoot w:val="002D45B6"/>
    <w:rsid w:val="00005129"/>
    <w:rsid w:val="00010E30"/>
    <w:rsid w:val="00010FB5"/>
    <w:rsid w:val="00012687"/>
    <w:rsid w:val="00014D7B"/>
    <w:rsid w:val="000231BA"/>
    <w:rsid w:val="000244E6"/>
    <w:rsid w:val="00027C26"/>
    <w:rsid w:val="0003132A"/>
    <w:rsid w:val="00033A89"/>
    <w:rsid w:val="00035BF7"/>
    <w:rsid w:val="00043EDC"/>
    <w:rsid w:val="00046078"/>
    <w:rsid w:val="0005042D"/>
    <w:rsid w:val="00050575"/>
    <w:rsid w:val="00050EB0"/>
    <w:rsid w:val="00052F12"/>
    <w:rsid w:val="00053713"/>
    <w:rsid w:val="00056281"/>
    <w:rsid w:val="00066129"/>
    <w:rsid w:val="00067CAE"/>
    <w:rsid w:val="000708A3"/>
    <w:rsid w:val="000723E5"/>
    <w:rsid w:val="000725E6"/>
    <w:rsid w:val="000736BF"/>
    <w:rsid w:val="00073A38"/>
    <w:rsid w:val="00074A0A"/>
    <w:rsid w:val="000769E8"/>
    <w:rsid w:val="00076C36"/>
    <w:rsid w:val="00077E24"/>
    <w:rsid w:val="00083D7D"/>
    <w:rsid w:val="00090C2E"/>
    <w:rsid w:val="000965D0"/>
    <w:rsid w:val="000979AA"/>
    <w:rsid w:val="000A1193"/>
    <w:rsid w:val="000A15F9"/>
    <w:rsid w:val="000A3CF7"/>
    <w:rsid w:val="000A5477"/>
    <w:rsid w:val="000B0802"/>
    <w:rsid w:val="000B1E2E"/>
    <w:rsid w:val="000B54EE"/>
    <w:rsid w:val="000B5F7C"/>
    <w:rsid w:val="000B7ECA"/>
    <w:rsid w:val="000C1940"/>
    <w:rsid w:val="000C1AE5"/>
    <w:rsid w:val="000C3133"/>
    <w:rsid w:val="000C7506"/>
    <w:rsid w:val="000D11D6"/>
    <w:rsid w:val="000D1580"/>
    <w:rsid w:val="000D22D3"/>
    <w:rsid w:val="000D36F3"/>
    <w:rsid w:val="000D4630"/>
    <w:rsid w:val="000D7C81"/>
    <w:rsid w:val="000E00F1"/>
    <w:rsid w:val="000E02C7"/>
    <w:rsid w:val="000E4470"/>
    <w:rsid w:val="000E6822"/>
    <w:rsid w:val="000E7276"/>
    <w:rsid w:val="000F0088"/>
    <w:rsid w:val="000F1106"/>
    <w:rsid w:val="001002BF"/>
    <w:rsid w:val="00101F23"/>
    <w:rsid w:val="00107321"/>
    <w:rsid w:val="0011191E"/>
    <w:rsid w:val="00112417"/>
    <w:rsid w:val="00115DEB"/>
    <w:rsid w:val="001206AD"/>
    <w:rsid w:val="00121F70"/>
    <w:rsid w:val="001268CB"/>
    <w:rsid w:val="0012711F"/>
    <w:rsid w:val="001309CD"/>
    <w:rsid w:val="00130F6A"/>
    <w:rsid w:val="00132064"/>
    <w:rsid w:val="00136A72"/>
    <w:rsid w:val="001405BE"/>
    <w:rsid w:val="0014169A"/>
    <w:rsid w:val="00142D0A"/>
    <w:rsid w:val="0014440B"/>
    <w:rsid w:val="00151167"/>
    <w:rsid w:val="00151E90"/>
    <w:rsid w:val="00153792"/>
    <w:rsid w:val="00154BEF"/>
    <w:rsid w:val="00155E10"/>
    <w:rsid w:val="00160DFD"/>
    <w:rsid w:val="00162C14"/>
    <w:rsid w:val="00162CD1"/>
    <w:rsid w:val="001649EB"/>
    <w:rsid w:val="001666BD"/>
    <w:rsid w:val="0017637F"/>
    <w:rsid w:val="00180118"/>
    <w:rsid w:val="00181680"/>
    <w:rsid w:val="00181A06"/>
    <w:rsid w:val="001829FF"/>
    <w:rsid w:val="00192258"/>
    <w:rsid w:val="00193CDA"/>
    <w:rsid w:val="00195D4F"/>
    <w:rsid w:val="001A0828"/>
    <w:rsid w:val="001A5142"/>
    <w:rsid w:val="001A6FCC"/>
    <w:rsid w:val="001A787F"/>
    <w:rsid w:val="001B28CE"/>
    <w:rsid w:val="001B6A65"/>
    <w:rsid w:val="001C07EB"/>
    <w:rsid w:val="001C0EFA"/>
    <w:rsid w:val="001C10BC"/>
    <w:rsid w:val="001C1487"/>
    <w:rsid w:val="001C1962"/>
    <w:rsid w:val="001C1A46"/>
    <w:rsid w:val="001C2155"/>
    <w:rsid w:val="001C24F9"/>
    <w:rsid w:val="001C4441"/>
    <w:rsid w:val="001C6201"/>
    <w:rsid w:val="001D055A"/>
    <w:rsid w:val="001D1F1F"/>
    <w:rsid w:val="001D2624"/>
    <w:rsid w:val="001D54D9"/>
    <w:rsid w:val="001E0736"/>
    <w:rsid w:val="001E46D2"/>
    <w:rsid w:val="001F06E5"/>
    <w:rsid w:val="001F2B66"/>
    <w:rsid w:val="001F4B6B"/>
    <w:rsid w:val="001F53C0"/>
    <w:rsid w:val="001F5FC2"/>
    <w:rsid w:val="001F7FE3"/>
    <w:rsid w:val="0020011E"/>
    <w:rsid w:val="00201922"/>
    <w:rsid w:val="00202340"/>
    <w:rsid w:val="00204241"/>
    <w:rsid w:val="00212DD3"/>
    <w:rsid w:val="00213121"/>
    <w:rsid w:val="00214D0A"/>
    <w:rsid w:val="00214E17"/>
    <w:rsid w:val="00225B5E"/>
    <w:rsid w:val="00230814"/>
    <w:rsid w:val="00232951"/>
    <w:rsid w:val="00237042"/>
    <w:rsid w:val="00243C08"/>
    <w:rsid w:val="00245909"/>
    <w:rsid w:val="00246DAD"/>
    <w:rsid w:val="00247F08"/>
    <w:rsid w:val="00247FCC"/>
    <w:rsid w:val="00251842"/>
    <w:rsid w:val="00253A4A"/>
    <w:rsid w:val="00255942"/>
    <w:rsid w:val="00264E15"/>
    <w:rsid w:val="002653B2"/>
    <w:rsid w:val="002654A3"/>
    <w:rsid w:val="002667D9"/>
    <w:rsid w:val="00267569"/>
    <w:rsid w:val="00271495"/>
    <w:rsid w:val="002725D4"/>
    <w:rsid w:val="00276219"/>
    <w:rsid w:val="002767A6"/>
    <w:rsid w:val="00276C0E"/>
    <w:rsid w:val="00292982"/>
    <w:rsid w:val="002949BC"/>
    <w:rsid w:val="00295C50"/>
    <w:rsid w:val="002A194C"/>
    <w:rsid w:val="002A3072"/>
    <w:rsid w:val="002A678E"/>
    <w:rsid w:val="002B0A42"/>
    <w:rsid w:val="002B25F1"/>
    <w:rsid w:val="002B40F8"/>
    <w:rsid w:val="002B5542"/>
    <w:rsid w:val="002B7EEA"/>
    <w:rsid w:val="002B7FC5"/>
    <w:rsid w:val="002C5CEE"/>
    <w:rsid w:val="002D45B6"/>
    <w:rsid w:val="002D7508"/>
    <w:rsid w:val="002D7D0A"/>
    <w:rsid w:val="002E04CA"/>
    <w:rsid w:val="002E15E5"/>
    <w:rsid w:val="002E2429"/>
    <w:rsid w:val="002E30AB"/>
    <w:rsid w:val="002E583C"/>
    <w:rsid w:val="002E59FE"/>
    <w:rsid w:val="002E5D13"/>
    <w:rsid w:val="002E6EAB"/>
    <w:rsid w:val="002F1EC7"/>
    <w:rsid w:val="002F70FE"/>
    <w:rsid w:val="003026A5"/>
    <w:rsid w:val="003043C4"/>
    <w:rsid w:val="003043C6"/>
    <w:rsid w:val="00307466"/>
    <w:rsid w:val="003078AE"/>
    <w:rsid w:val="003123C7"/>
    <w:rsid w:val="00314FE5"/>
    <w:rsid w:val="00315FDF"/>
    <w:rsid w:val="003174C7"/>
    <w:rsid w:val="00320B21"/>
    <w:rsid w:val="0032146B"/>
    <w:rsid w:val="00321989"/>
    <w:rsid w:val="00324431"/>
    <w:rsid w:val="00330470"/>
    <w:rsid w:val="0033074F"/>
    <w:rsid w:val="00332007"/>
    <w:rsid w:val="00344A73"/>
    <w:rsid w:val="00350A5E"/>
    <w:rsid w:val="00350C49"/>
    <w:rsid w:val="00351147"/>
    <w:rsid w:val="00351280"/>
    <w:rsid w:val="00352353"/>
    <w:rsid w:val="003537B4"/>
    <w:rsid w:val="00354259"/>
    <w:rsid w:val="00354B75"/>
    <w:rsid w:val="0035524F"/>
    <w:rsid w:val="00356F7C"/>
    <w:rsid w:val="003657E9"/>
    <w:rsid w:val="003676C1"/>
    <w:rsid w:val="003710CA"/>
    <w:rsid w:val="00373B30"/>
    <w:rsid w:val="0037417D"/>
    <w:rsid w:val="0038556D"/>
    <w:rsid w:val="003858F3"/>
    <w:rsid w:val="00385B6E"/>
    <w:rsid w:val="003864C3"/>
    <w:rsid w:val="00390618"/>
    <w:rsid w:val="0039075D"/>
    <w:rsid w:val="00391A71"/>
    <w:rsid w:val="003959A7"/>
    <w:rsid w:val="00395FBA"/>
    <w:rsid w:val="003A2224"/>
    <w:rsid w:val="003A615A"/>
    <w:rsid w:val="003A6F10"/>
    <w:rsid w:val="003A7495"/>
    <w:rsid w:val="003B01E0"/>
    <w:rsid w:val="003B031D"/>
    <w:rsid w:val="003B1A88"/>
    <w:rsid w:val="003B2F29"/>
    <w:rsid w:val="003B607D"/>
    <w:rsid w:val="003C3CB6"/>
    <w:rsid w:val="003D0409"/>
    <w:rsid w:val="003D0695"/>
    <w:rsid w:val="003D1BDB"/>
    <w:rsid w:val="003D1C48"/>
    <w:rsid w:val="003D2D8A"/>
    <w:rsid w:val="003D3EB1"/>
    <w:rsid w:val="003D4F86"/>
    <w:rsid w:val="003D6097"/>
    <w:rsid w:val="003E08E1"/>
    <w:rsid w:val="003E0F8A"/>
    <w:rsid w:val="003E1413"/>
    <w:rsid w:val="003E3084"/>
    <w:rsid w:val="003E33CF"/>
    <w:rsid w:val="003E40D6"/>
    <w:rsid w:val="003E745F"/>
    <w:rsid w:val="0040360B"/>
    <w:rsid w:val="00404746"/>
    <w:rsid w:val="00404D38"/>
    <w:rsid w:val="00405C70"/>
    <w:rsid w:val="00406CA9"/>
    <w:rsid w:val="0041002F"/>
    <w:rsid w:val="00414FC5"/>
    <w:rsid w:val="0041576A"/>
    <w:rsid w:val="00416081"/>
    <w:rsid w:val="0041689B"/>
    <w:rsid w:val="00420E37"/>
    <w:rsid w:val="00421E61"/>
    <w:rsid w:val="0042376E"/>
    <w:rsid w:val="00426236"/>
    <w:rsid w:val="00426AF1"/>
    <w:rsid w:val="00433594"/>
    <w:rsid w:val="00435223"/>
    <w:rsid w:val="004466A2"/>
    <w:rsid w:val="00453D80"/>
    <w:rsid w:val="00455355"/>
    <w:rsid w:val="00456456"/>
    <w:rsid w:val="00457937"/>
    <w:rsid w:val="00457CC1"/>
    <w:rsid w:val="00457D8D"/>
    <w:rsid w:val="00462D62"/>
    <w:rsid w:val="00462DB3"/>
    <w:rsid w:val="00464EC2"/>
    <w:rsid w:val="0046586C"/>
    <w:rsid w:val="004675C6"/>
    <w:rsid w:val="00470F5C"/>
    <w:rsid w:val="00473EF5"/>
    <w:rsid w:val="00477088"/>
    <w:rsid w:val="004806A1"/>
    <w:rsid w:val="00481276"/>
    <w:rsid w:val="00482A89"/>
    <w:rsid w:val="00483B61"/>
    <w:rsid w:val="00484892"/>
    <w:rsid w:val="00484DE2"/>
    <w:rsid w:val="0048656A"/>
    <w:rsid w:val="004930CE"/>
    <w:rsid w:val="00493E66"/>
    <w:rsid w:val="00495E50"/>
    <w:rsid w:val="00496B4D"/>
    <w:rsid w:val="0049785A"/>
    <w:rsid w:val="004A0703"/>
    <w:rsid w:val="004A07B0"/>
    <w:rsid w:val="004A51DB"/>
    <w:rsid w:val="004A66AF"/>
    <w:rsid w:val="004B1337"/>
    <w:rsid w:val="004B2D6A"/>
    <w:rsid w:val="004B3A1E"/>
    <w:rsid w:val="004B3BA5"/>
    <w:rsid w:val="004B43DE"/>
    <w:rsid w:val="004B4848"/>
    <w:rsid w:val="004B4F18"/>
    <w:rsid w:val="004B5642"/>
    <w:rsid w:val="004C18D4"/>
    <w:rsid w:val="004C1B36"/>
    <w:rsid w:val="004C40ED"/>
    <w:rsid w:val="004C42C1"/>
    <w:rsid w:val="004C52A0"/>
    <w:rsid w:val="004D3A1D"/>
    <w:rsid w:val="004D5B34"/>
    <w:rsid w:val="004D642E"/>
    <w:rsid w:val="004D79BE"/>
    <w:rsid w:val="004E2239"/>
    <w:rsid w:val="004E33DB"/>
    <w:rsid w:val="004E54B5"/>
    <w:rsid w:val="004E7528"/>
    <w:rsid w:val="004F1552"/>
    <w:rsid w:val="004F18DF"/>
    <w:rsid w:val="004F764E"/>
    <w:rsid w:val="0050574A"/>
    <w:rsid w:val="00510648"/>
    <w:rsid w:val="00510890"/>
    <w:rsid w:val="00510DF2"/>
    <w:rsid w:val="00513C81"/>
    <w:rsid w:val="00513CB8"/>
    <w:rsid w:val="00520721"/>
    <w:rsid w:val="005209C3"/>
    <w:rsid w:val="0052217E"/>
    <w:rsid w:val="005271B2"/>
    <w:rsid w:val="0052731A"/>
    <w:rsid w:val="00535749"/>
    <w:rsid w:val="00535CA4"/>
    <w:rsid w:val="00536FF6"/>
    <w:rsid w:val="005375BC"/>
    <w:rsid w:val="00542273"/>
    <w:rsid w:val="0054351E"/>
    <w:rsid w:val="00544E3C"/>
    <w:rsid w:val="00547E18"/>
    <w:rsid w:val="0055096F"/>
    <w:rsid w:val="00551296"/>
    <w:rsid w:val="00551DDE"/>
    <w:rsid w:val="00553C86"/>
    <w:rsid w:val="005560D3"/>
    <w:rsid w:val="00557599"/>
    <w:rsid w:val="0056037B"/>
    <w:rsid w:val="0056094A"/>
    <w:rsid w:val="00561668"/>
    <w:rsid w:val="0056271B"/>
    <w:rsid w:val="005634AA"/>
    <w:rsid w:val="00567440"/>
    <w:rsid w:val="00570229"/>
    <w:rsid w:val="00571ADA"/>
    <w:rsid w:val="005742B6"/>
    <w:rsid w:val="005768D6"/>
    <w:rsid w:val="00581CD6"/>
    <w:rsid w:val="00581F49"/>
    <w:rsid w:val="0058282D"/>
    <w:rsid w:val="005835B4"/>
    <w:rsid w:val="00587295"/>
    <w:rsid w:val="00593022"/>
    <w:rsid w:val="005934F4"/>
    <w:rsid w:val="00594064"/>
    <w:rsid w:val="005940D2"/>
    <w:rsid w:val="005A0424"/>
    <w:rsid w:val="005A32B9"/>
    <w:rsid w:val="005B01E4"/>
    <w:rsid w:val="005B57CB"/>
    <w:rsid w:val="005B6902"/>
    <w:rsid w:val="005C282E"/>
    <w:rsid w:val="005C4065"/>
    <w:rsid w:val="005C47A3"/>
    <w:rsid w:val="005C6119"/>
    <w:rsid w:val="005D3C39"/>
    <w:rsid w:val="005D43DB"/>
    <w:rsid w:val="005D7DFB"/>
    <w:rsid w:val="005E0E20"/>
    <w:rsid w:val="005E2344"/>
    <w:rsid w:val="005E5336"/>
    <w:rsid w:val="005F2D3A"/>
    <w:rsid w:val="005F3316"/>
    <w:rsid w:val="005F3C96"/>
    <w:rsid w:val="005F61FC"/>
    <w:rsid w:val="005F6759"/>
    <w:rsid w:val="005F6DEB"/>
    <w:rsid w:val="005F6F38"/>
    <w:rsid w:val="00602138"/>
    <w:rsid w:val="0060360A"/>
    <w:rsid w:val="00604B3C"/>
    <w:rsid w:val="00605DB4"/>
    <w:rsid w:val="00606E56"/>
    <w:rsid w:val="00614BEF"/>
    <w:rsid w:val="006224C0"/>
    <w:rsid w:val="00622B0A"/>
    <w:rsid w:val="0063079E"/>
    <w:rsid w:val="00630D36"/>
    <w:rsid w:val="00632DC6"/>
    <w:rsid w:val="00640BE8"/>
    <w:rsid w:val="0064166B"/>
    <w:rsid w:val="00650B21"/>
    <w:rsid w:val="0065538A"/>
    <w:rsid w:val="006575F8"/>
    <w:rsid w:val="00662984"/>
    <w:rsid w:val="00662A3D"/>
    <w:rsid w:val="00665E0F"/>
    <w:rsid w:val="00671153"/>
    <w:rsid w:val="006719A1"/>
    <w:rsid w:val="00671FF7"/>
    <w:rsid w:val="00673AA8"/>
    <w:rsid w:val="0067488E"/>
    <w:rsid w:val="00680209"/>
    <w:rsid w:val="00680545"/>
    <w:rsid w:val="006822C6"/>
    <w:rsid w:val="006825A4"/>
    <w:rsid w:val="00684E0F"/>
    <w:rsid w:val="00685FE4"/>
    <w:rsid w:val="006872EA"/>
    <w:rsid w:val="00691D3C"/>
    <w:rsid w:val="006926FA"/>
    <w:rsid w:val="006944E5"/>
    <w:rsid w:val="00695F2F"/>
    <w:rsid w:val="0069629A"/>
    <w:rsid w:val="006A0209"/>
    <w:rsid w:val="006A1644"/>
    <w:rsid w:val="006A7FDB"/>
    <w:rsid w:val="006B04B6"/>
    <w:rsid w:val="006B3DC6"/>
    <w:rsid w:val="006C1020"/>
    <w:rsid w:val="006C33F9"/>
    <w:rsid w:val="006C4437"/>
    <w:rsid w:val="006D2ECC"/>
    <w:rsid w:val="006D5D2E"/>
    <w:rsid w:val="006D63AE"/>
    <w:rsid w:val="006D6656"/>
    <w:rsid w:val="006D710E"/>
    <w:rsid w:val="006E39AF"/>
    <w:rsid w:val="006E4371"/>
    <w:rsid w:val="006E4D76"/>
    <w:rsid w:val="006E6B7C"/>
    <w:rsid w:val="006E6D27"/>
    <w:rsid w:val="006E7189"/>
    <w:rsid w:val="006E79B2"/>
    <w:rsid w:val="006F4D79"/>
    <w:rsid w:val="006F4DB5"/>
    <w:rsid w:val="006F6503"/>
    <w:rsid w:val="00703BFA"/>
    <w:rsid w:val="00704A0C"/>
    <w:rsid w:val="007063FD"/>
    <w:rsid w:val="0071085E"/>
    <w:rsid w:val="00710D11"/>
    <w:rsid w:val="007116B4"/>
    <w:rsid w:val="0071460C"/>
    <w:rsid w:val="00716CF4"/>
    <w:rsid w:val="00720D12"/>
    <w:rsid w:val="00723A78"/>
    <w:rsid w:val="00723D46"/>
    <w:rsid w:val="00726242"/>
    <w:rsid w:val="00742CAE"/>
    <w:rsid w:val="00743044"/>
    <w:rsid w:val="007450EB"/>
    <w:rsid w:val="0075223F"/>
    <w:rsid w:val="00752659"/>
    <w:rsid w:val="007556B8"/>
    <w:rsid w:val="007674C3"/>
    <w:rsid w:val="00771BAF"/>
    <w:rsid w:val="00787F0F"/>
    <w:rsid w:val="007901EF"/>
    <w:rsid w:val="007921B5"/>
    <w:rsid w:val="007948E5"/>
    <w:rsid w:val="007A6068"/>
    <w:rsid w:val="007B1AFF"/>
    <w:rsid w:val="007B206E"/>
    <w:rsid w:val="007B625D"/>
    <w:rsid w:val="007B73AD"/>
    <w:rsid w:val="007B7B4C"/>
    <w:rsid w:val="007C06A1"/>
    <w:rsid w:val="007C1249"/>
    <w:rsid w:val="007C2E72"/>
    <w:rsid w:val="007C357B"/>
    <w:rsid w:val="007C3B1E"/>
    <w:rsid w:val="007C589F"/>
    <w:rsid w:val="007C63CB"/>
    <w:rsid w:val="007D35FE"/>
    <w:rsid w:val="007D584F"/>
    <w:rsid w:val="007D76DE"/>
    <w:rsid w:val="007D7A0D"/>
    <w:rsid w:val="007E01D7"/>
    <w:rsid w:val="007E1CBA"/>
    <w:rsid w:val="007E20DA"/>
    <w:rsid w:val="007F0845"/>
    <w:rsid w:val="007F0A46"/>
    <w:rsid w:val="007F419B"/>
    <w:rsid w:val="007F5CA2"/>
    <w:rsid w:val="007F6151"/>
    <w:rsid w:val="0080215C"/>
    <w:rsid w:val="00805044"/>
    <w:rsid w:val="00811699"/>
    <w:rsid w:val="008153C9"/>
    <w:rsid w:val="00816865"/>
    <w:rsid w:val="00817369"/>
    <w:rsid w:val="0082007E"/>
    <w:rsid w:val="008216F9"/>
    <w:rsid w:val="00831858"/>
    <w:rsid w:val="00835C9C"/>
    <w:rsid w:val="0083697D"/>
    <w:rsid w:val="00840AAE"/>
    <w:rsid w:val="00843CFF"/>
    <w:rsid w:val="00851AE3"/>
    <w:rsid w:val="00854B24"/>
    <w:rsid w:val="00855226"/>
    <w:rsid w:val="00861B92"/>
    <w:rsid w:val="00861EF9"/>
    <w:rsid w:val="008626C2"/>
    <w:rsid w:val="0086689B"/>
    <w:rsid w:val="00866ED6"/>
    <w:rsid w:val="008677EF"/>
    <w:rsid w:val="00871D4D"/>
    <w:rsid w:val="00876A94"/>
    <w:rsid w:val="00876B54"/>
    <w:rsid w:val="0087721F"/>
    <w:rsid w:val="00882261"/>
    <w:rsid w:val="00882857"/>
    <w:rsid w:val="00890937"/>
    <w:rsid w:val="00893602"/>
    <w:rsid w:val="00893D99"/>
    <w:rsid w:val="008A0B8D"/>
    <w:rsid w:val="008A2E3F"/>
    <w:rsid w:val="008A30F1"/>
    <w:rsid w:val="008A51A8"/>
    <w:rsid w:val="008A5C9C"/>
    <w:rsid w:val="008B059D"/>
    <w:rsid w:val="008B1761"/>
    <w:rsid w:val="008B2F57"/>
    <w:rsid w:val="008B4247"/>
    <w:rsid w:val="008B57F4"/>
    <w:rsid w:val="008B5838"/>
    <w:rsid w:val="008B7165"/>
    <w:rsid w:val="008C1B0C"/>
    <w:rsid w:val="008C3ACC"/>
    <w:rsid w:val="008C596B"/>
    <w:rsid w:val="008C5D47"/>
    <w:rsid w:val="008C603D"/>
    <w:rsid w:val="008C6DA2"/>
    <w:rsid w:val="008D03BB"/>
    <w:rsid w:val="008D0761"/>
    <w:rsid w:val="008D2FEA"/>
    <w:rsid w:val="008D40B4"/>
    <w:rsid w:val="008D417A"/>
    <w:rsid w:val="008D4BFE"/>
    <w:rsid w:val="008D4E8C"/>
    <w:rsid w:val="008D57B8"/>
    <w:rsid w:val="008D5D6D"/>
    <w:rsid w:val="008D7574"/>
    <w:rsid w:val="008E0510"/>
    <w:rsid w:val="008F04BB"/>
    <w:rsid w:val="008F3F4D"/>
    <w:rsid w:val="008F4692"/>
    <w:rsid w:val="008F6C22"/>
    <w:rsid w:val="00900E5B"/>
    <w:rsid w:val="00901B05"/>
    <w:rsid w:val="00902D83"/>
    <w:rsid w:val="00903105"/>
    <w:rsid w:val="00904F47"/>
    <w:rsid w:val="00910F6F"/>
    <w:rsid w:val="00914688"/>
    <w:rsid w:val="00916885"/>
    <w:rsid w:val="00917FB5"/>
    <w:rsid w:val="00920D13"/>
    <w:rsid w:val="00921C31"/>
    <w:rsid w:val="009223D8"/>
    <w:rsid w:val="0092511D"/>
    <w:rsid w:val="0092527C"/>
    <w:rsid w:val="00926D04"/>
    <w:rsid w:val="009278A3"/>
    <w:rsid w:val="00930A59"/>
    <w:rsid w:val="00931610"/>
    <w:rsid w:val="00931D9E"/>
    <w:rsid w:val="009370FD"/>
    <w:rsid w:val="00937691"/>
    <w:rsid w:val="00942AD2"/>
    <w:rsid w:val="009438CE"/>
    <w:rsid w:val="009455AD"/>
    <w:rsid w:val="00952A72"/>
    <w:rsid w:val="0095372C"/>
    <w:rsid w:val="00955782"/>
    <w:rsid w:val="00957199"/>
    <w:rsid w:val="00961A1B"/>
    <w:rsid w:val="00966C97"/>
    <w:rsid w:val="009702E9"/>
    <w:rsid w:val="00971D56"/>
    <w:rsid w:val="00972CC5"/>
    <w:rsid w:val="00977607"/>
    <w:rsid w:val="00981E7A"/>
    <w:rsid w:val="0098381F"/>
    <w:rsid w:val="0098742C"/>
    <w:rsid w:val="00990BF3"/>
    <w:rsid w:val="00996B87"/>
    <w:rsid w:val="009A0EBD"/>
    <w:rsid w:val="009A2FA1"/>
    <w:rsid w:val="009A70FA"/>
    <w:rsid w:val="009A7BBF"/>
    <w:rsid w:val="009B1734"/>
    <w:rsid w:val="009B3F3D"/>
    <w:rsid w:val="009B5F64"/>
    <w:rsid w:val="009C2E1C"/>
    <w:rsid w:val="009C4271"/>
    <w:rsid w:val="009D0210"/>
    <w:rsid w:val="009D03CB"/>
    <w:rsid w:val="009D0AE7"/>
    <w:rsid w:val="009D1915"/>
    <w:rsid w:val="009D2B85"/>
    <w:rsid w:val="009D5128"/>
    <w:rsid w:val="009D7E9C"/>
    <w:rsid w:val="009E0138"/>
    <w:rsid w:val="009E0415"/>
    <w:rsid w:val="009E4114"/>
    <w:rsid w:val="009F5D42"/>
    <w:rsid w:val="009F7B8D"/>
    <w:rsid w:val="00A01CD7"/>
    <w:rsid w:val="00A020C4"/>
    <w:rsid w:val="00A03B58"/>
    <w:rsid w:val="00A04AE8"/>
    <w:rsid w:val="00A0690B"/>
    <w:rsid w:val="00A10AF3"/>
    <w:rsid w:val="00A12367"/>
    <w:rsid w:val="00A13C89"/>
    <w:rsid w:val="00A15704"/>
    <w:rsid w:val="00A16C47"/>
    <w:rsid w:val="00A17BB0"/>
    <w:rsid w:val="00A2586F"/>
    <w:rsid w:val="00A31359"/>
    <w:rsid w:val="00A34787"/>
    <w:rsid w:val="00A34CE1"/>
    <w:rsid w:val="00A3646C"/>
    <w:rsid w:val="00A4348C"/>
    <w:rsid w:val="00A440A0"/>
    <w:rsid w:val="00A445B5"/>
    <w:rsid w:val="00A44C07"/>
    <w:rsid w:val="00A455AC"/>
    <w:rsid w:val="00A4670A"/>
    <w:rsid w:val="00A479D7"/>
    <w:rsid w:val="00A50B1D"/>
    <w:rsid w:val="00A50F32"/>
    <w:rsid w:val="00A52004"/>
    <w:rsid w:val="00A54DA4"/>
    <w:rsid w:val="00A5696A"/>
    <w:rsid w:val="00A57FF1"/>
    <w:rsid w:val="00A621FC"/>
    <w:rsid w:val="00A672EE"/>
    <w:rsid w:val="00A67AB0"/>
    <w:rsid w:val="00A7250B"/>
    <w:rsid w:val="00A72576"/>
    <w:rsid w:val="00A765C2"/>
    <w:rsid w:val="00A80A0C"/>
    <w:rsid w:val="00A8186F"/>
    <w:rsid w:val="00A85ACC"/>
    <w:rsid w:val="00A87886"/>
    <w:rsid w:val="00A9074D"/>
    <w:rsid w:val="00A92C6F"/>
    <w:rsid w:val="00A962E7"/>
    <w:rsid w:val="00A964E5"/>
    <w:rsid w:val="00A96580"/>
    <w:rsid w:val="00A9663A"/>
    <w:rsid w:val="00AA4F32"/>
    <w:rsid w:val="00AA51D8"/>
    <w:rsid w:val="00AB19ED"/>
    <w:rsid w:val="00AB2091"/>
    <w:rsid w:val="00AB4A7C"/>
    <w:rsid w:val="00AB5AC7"/>
    <w:rsid w:val="00AB6C25"/>
    <w:rsid w:val="00AB7903"/>
    <w:rsid w:val="00AD0676"/>
    <w:rsid w:val="00AD278D"/>
    <w:rsid w:val="00AD3903"/>
    <w:rsid w:val="00AD5112"/>
    <w:rsid w:val="00AD7803"/>
    <w:rsid w:val="00AD79A4"/>
    <w:rsid w:val="00AE053F"/>
    <w:rsid w:val="00AE0F28"/>
    <w:rsid w:val="00AE3B01"/>
    <w:rsid w:val="00AE6AE2"/>
    <w:rsid w:val="00AE79B9"/>
    <w:rsid w:val="00AF243E"/>
    <w:rsid w:val="00AF37CA"/>
    <w:rsid w:val="00AF5192"/>
    <w:rsid w:val="00AF65CA"/>
    <w:rsid w:val="00AF6BC5"/>
    <w:rsid w:val="00B00B9E"/>
    <w:rsid w:val="00B060A4"/>
    <w:rsid w:val="00B06FC5"/>
    <w:rsid w:val="00B12A65"/>
    <w:rsid w:val="00B14C18"/>
    <w:rsid w:val="00B153AB"/>
    <w:rsid w:val="00B17A93"/>
    <w:rsid w:val="00B17F57"/>
    <w:rsid w:val="00B244BD"/>
    <w:rsid w:val="00B2703B"/>
    <w:rsid w:val="00B30D32"/>
    <w:rsid w:val="00B32276"/>
    <w:rsid w:val="00B338B1"/>
    <w:rsid w:val="00B45013"/>
    <w:rsid w:val="00B45FDE"/>
    <w:rsid w:val="00B47249"/>
    <w:rsid w:val="00B51073"/>
    <w:rsid w:val="00B53766"/>
    <w:rsid w:val="00B543FC"/>
    <w:rsid w:val="00B61BBA"/>
    <w:rsid w:val="00B64B06"/>
    <w:rsid w:val="00B65941"/>
    <w:rsid w:val="00B6611D"/>
    <w:rsid w:val="00B70A2E"/>
    <w:rsid w:val="00B75B7E"/>
    <w:rsid w:val="00B77B3F"/>
    <w:rsid w:val="00B81CE6"/>
    <w:rsid w:val="00B84771"/>
    <w:rsid w:val="00B84FC8"/>
    <w:rsid w:val="00B8574B"/>
    <w:rsid w:val="00B93795"/>
    <w:rsid w:val="00B93F38"/>
    <w:rsid w:val="00B941F1"/>
    <w:rsid w:val="00B9537B"/>
    <w:rsid w:val="00B95F9F"/>
    <w:rsid w:val="00BA0032"/>
    <w:rsid w:val="00BA1280"/>
    <w:rsid w:val="00BA2877"/>
    <w:rsid w:val="00BA3CAF"/>
    <w:rsid w:val="00BB1FFD"/>
    <w:rsid w:val="00BB273F"/>
    <w:rsid w:val="00BB2C41"/>
    <w:rsid w:val="00BB3818"/>
    <w:rsid w:val="00BB3F5A"/>
    <w:rsid w:val="00BB56C6"/>
    <w:rsid w:val="00BB6FEA"/>
    <w:rsid w:val="00BC175F"/>
    <w:rsid w:val="00BC2777"/>
    <w:rsid w:val="00BC3682"/>
    <w:rsid w:val="00BC4FDB"/>
    <w:rsid w:val="00BD01BE"/>
    <w:rsid w:val="00BD071A"/>
    <w:rsid w:val="00BD23BB"/>
    <w:rsid w:val="00BD29A0"/>
    <w:rsid w:val="00BE254B"/>
    <w:rsid w:val="00BE378F"/>
    <w:rsid w:val="00BE428F"/>
    <w:rsid w:val="00BF00BD"/>
    <w:rsid w:val="00BF1A13"/>
    <w:rsid w:val="00BF1A3D"/>
    <w:rsid w:val="00BF2E61"/>
    <w:rsid w:val="00BF39B2"/>
    <w:rsid w:val="00C012D3"/>
    <w:rsid w:val="00C01BB7"/>
    <w:rsid w:val="00C01DCE"/>
    <w:rsid w:val="00C02751"/>
    <w:rsid w:val="00C0322C"/>
    <w:rsid w:val="00C03EC8"/>
    <w:rsid w:val="00C06361"/>
    <w:rsid w:val="00C075E7"/>
    <w:rsid w:val="00C07C36"/>
    <w:rsid w:val="00C10A49"/>
    <w:rsid w:val="00C1149C"/>
    <w:rsid w:val="00C135B9"/>
    <w:rsid w:val="00C1391E"/>
    <w:rsid w:val="00C15002"/>
    <w:rsid w:val="00C220F4"/>
    <w:rsid w:val="00C2310E"/>
    <w:rsid w:val="00C23786"/>
    <w:rsid w:val="00C242ED"/>
    <w:rsid w:val="00C3128E"/>
    <w:rsid w:val="00C326C2"/>
    <w:rsid w:val="00C329B5"/>
    <w:rsid w:val="00C37035"/>
    <w:rsid w:val="00C40C79"/>
    <w:rsid w:val="00C440A8"/>
    <w:rsid w:val="00C4456C"/>
    <w:rsid w:val="00C46304"/>
    <w:rsid w:val="00C4769D"/>
    <w:rsid w:val="00C521D9"/>
    <w:rsid w:val="00C5357A"/>
    <w:rsid w:val="00C54D98"/>
    <w:rsid w:val="00C56C91"/>
    <w:rsid w:val="00C56D40"/>
    <w:rsid w:val="00C572D7"/>
    <w:rsid w:val="00C61137"/>
    <w:rsid w:val="00C6315E"/>
    <w:rsid w:val="00C65BA5"/>
    <w:rsid w:val="00C737A2"/>
    <w:rsid w:val="00C74C77"/>
    <w:rsid w:val="00C75ED5"/>
    <w:rsid w:val="00C77DAE"/>
    <w:rsid w:val="00C80436"/>
    <w:rsid w:val="00C84FD8"/>
    <w:rsid w:val="00C86FAE"/>
    <w:rsid w:val="00C91606"/>
    <w:rsid w:val="00C91AAB"/>
    <w:rsid w:val="00C9326A"/>
    <w:rsid w:val="00C94B2C"/>
    <w:rsid w:val="00C9763B"/>
    <w:rsid w:val="00CA2C23"/>
    <w:rsid w:val="00CA75EA"/>
    <w:rsid w:val="00CB04F0"/>
    <w:rsid w:val="00CB23E0"/>
    <w:rsid w:val="00CB30A0"/>
    <w:rsid w:val="00CB538C"/>
    <w:rsid w:val="00CB7DFC"/>
    <w:rsid w:val="00CC243A"/>
    <w:rsid w:val="00CC29A7"/>
    <w:rsid w:val="00CC3D8D"/>
    <w:rsid w:val="00CC45AF"/>
    <w:rsid w:val="00CC50E7"/>
    <w:rsid w:val="00CC64A4"/>
    <w:rsid w:val="00CD2A24"/>
    <w:rsid w:val="00CD3220"/>
    <w:rsid w:val="00CD6261"/>
    <w:rsid w:val="00CE02C2"/>
    <w:rsid w:val="00CE1A17"/>
    <w:rsid w:val="00CE705C"/>
    <w:rsid w:val="00CF10E7"/>
    <w:rsid w:val="00CF1752"/>
    <w:rsid w:val="00CF3FE4"/>
    <w:rsid w:val="00CF58A7"/>
    <w:rsid w:val="00D01BEB"/>
    <w:rsid w:val="00D1051F"/>
    <w:rsid w:val="00D11E55"/>
    <w:rsid w:val="00D13519"/>
    <w:rsid w:val="00D1447B"/>
    <w:rsid w:val="00D240B4"/>
    <w:rsid w:val="00D27EA6"/>
    <w:rsid w:val="00D30E8D"/>
    <w:rsid w:val="00D3564A"/>
    <w:rsid w:val="00D35C09"/>
    <w:rsid w:val="00D36F16"/>
    <w:rsid w:val="00D37530"/>
    <w:rsid w:val="00D4321F"/>
    <w:rsid w:val="00D43879"/>
    <w:rsid w:val="00D46C71"/>
    <w:rsid w:val="00D50867"/>
    <w:rsid w:val="00D508E9"/>
    <w:rsid w:val="00D55481"/>
    <w:rsid w:val="00D57235"/>
    <w:rsid w:val="00D57EB7"/>
    <w:rsid w:val="00D612EC"/>
    <w:rsid w:val="00D62685"/>
    <w:rsid w:val="00D7171C"/>
    <w:rsid w:val="00D7349B"/>
    <w:rsid w:val="00D74355"/>
    <w:rsid w:val="00D76773"/>
    <w:rsid w:val="00D77501"/>
    <w:rsid w:val="00D77BBA"/>
    <w:rsid w:val="00D77DBE"/>
    <w:rsid w:val="00D81705"/>
    <w:rsid w:val="00D81C8B"/>
    <w:rsid w:val="00D8254E"/>
    <w:rsid w:val="00D82B24"/>
    <w:rsid w:val="00D832D9"/>
    <w:rsid w:val="00D847D2"/>
    <w:rsid w:val="00D93ED9"/>
    <w:rsid w:val="00D95099"/>
    <w:rsid w:val="00D97BDE"/>
    <w:rsid w:val="00DA18C4"/>
    <w:rsid w:val="00DA2FE9"/>
    <w:rsid w:val="00DA7A8A"/>
    <w:rsid w:val="00DB13EB"/>
    <w:rsid w:val="00DB3BE8"/>
    <w:rsid w:val="00DB3F74"/>
    <w:rsid w:val="00DB6571"/>
    <w:rsid w:val="00DC36EE"/>
    <w:rsid w:val="00DC75A5"/>
    <w:rsid w:val="00DD1350"/>
    <w:rsid w:val="00DD214E"/>
    <w:rsid w:val="00DD2FD3"/>
    <w:rsid w:val="00DD3BD5"/>
    <w:rsid w:val="00DD742D"/>
    <w:rsid w:val="00DE0351"/>
    <w:rsid w:val="00DE1959"/>
    <w:rsid w:val="00DE5259"/>
    <w:rsid w:val="00DE5E56"/>
    <w:rsid w:val="00DE733E"/>
    <w:rsid w:val="00E022B7"/>
    <w:rsid w:val="00E02919"/>
    <w:rsid w:val="00E02B78"/>
    <w:rsid w:val="00E116D8"/>
    <w:rsid w:val="00E13973"/>
    <w:rsid w:val="00E20BCE"/>
    <w:rsid w:val="00E22FA8"/>
    <w:rsid w:val="00E2393F"/>
    <w:rsid w:val="00E264A4"/>
    <w:rsid w:val="00E26C43"/>
    <w:rsid w:val="00E2758E"/>
    <w:rsid w:val="00E318B3"/>
    <w:rsid w:val="00E3252D"/>
    <w:rsid w:val="00E32562"/>
    <w:rsid w:val="00E33BAB"/>
    <w:rsid w:val="00E343A5"/>
    <w:rsid w:val="00E35307"/>
    <w:rsid w:val="00E40FC4"/>
    <w:rsid w:val="00E42649"/>
    <w:rsid w:val="00E42700"/>
    <w:rsid w:val="00E429A5"/>
    <w:rsid w:val="00E521DF"/>
    <w:rsid w:val="00E53324"/>
    <w:rsid w:val="00E5632E"/>
    <w:rsid w:val="00E567BE"/>
    <w:rsid w:val="00E62689"/>
    <w:rsid w:val="00E660E0"/>
    <w:rsid w:val="00E6733D"/>
    <w:rsid w:val="00E7282A"/>
    <w:rsid w:val="00E75DDF"/>
    <w:rsid w:val="00E800F9"/>
    <w:rsid w:val="00E82658"/>
    <w:rsid w:val="00E828AC"/>
    <w:rsid w:val="00E8477F"/>
    <w:rsid w:val="00E85521"/>
    <w:rsid w:val="00E85CB7"/>
    <w:rsid w:val="00E87173"/>
    <w:rsid w:val="00E87A73"/>
    <w:rsid w:val="00E937FC"/>
    <w:rsid w:val="00E941C8"/>
    <w:rsid w:val="00E96079"/>
    <w:rsid w:val="00E975AD"/>
    <w:rsid w:val="00EA5040"/>
    <w:rsid w:val="00EB144C"/>
    <w:rsid w:val="00EB273F"/>
    <w:rsid w:val="00EB60D7"/>
    <w:rsid w:val="00EB7C2A"/>
    <w:rsid w:val="00EC0123"/>
    <w:rsid w:val="00EC2CAA"/>
    <w:rsid w:val="00EC2CF8"/>
    <w:rsid w:val="00EC52F9"/>
    <w:rsid w:val="00EC5582"/>
    <w:rsid w:val="00EC5B11"/>
    <w:rsid w:val="00ED032C"/>
    <w:rsid w:val="00EE3D1D"/>
    <w:rsid w:val="00EE62FC"/>
    <w:rsid w:val="00EE6A26"/>
    <w:rsid w:val="00EF1932"/>
    <w:rsid w:val="00EF6998"/>
    <w:rsid w:val="00F01990"/>
    <w:rsid w:val="00F02179"/>
    <w:rsid w:val="00F03E8D"/>
    <w:rsid w:val="00F0636A"/>
    <w:rsid w:val="00F068BD"/>
    <w:rsid w:val="00F10C5C"/>
    <w:rsid w:val="00F10C89"/>
    <w:rsid w:val="00F1297B"/>
    <w:rsid w:val="00F15A54"/>
    <w:rsid w:val="00F17CEF"/>
    <w:rsid w:val="00F22ACC"/>
    <w:rsid w:val="00F23307"/>
    <w:rsid w:val="00F236ED"/>
    <w:rsid w:val="00F24240"/>
    <w:rsid w:val="00F2691F"/>
    <w:rsid w:val="00F27E92"/>
    <w:rsid w:val="00F3594B"/>
    <w:rsid w:val="00F35BF0"/>
    <w:rsid w:val="00F368F6"/>
    <w:rsid w:val="00F40107"/>
    <w:rsid w:val="00F40BCE"/>
    <w:rsid w:val="00F41BE0"/>
    <w:rsid w:val="00F51BA9"/>
    <w:rsid w:val="00F51BBB"/>
    <w:rsid w:val="00F56A66"/>
    <w:rsid w:val="00F61A0D"/>
    <w:rsid w:val="00F63998"/>
    <w:rsid w:val="00F63D54"/>
    <w:rsid w:val="00F6509B"/>
    <w:rsid w:val="00F65EF8"/>
    <w:rsid w:val="00F6741B"/>
    <w:rsid w:val="00F67D60"/>
    <w:rsid w:val="00F7053A"/>
    <w:rsid w:val="00F74AD2"/>
    <w:rsid w:val="00F76906"/>
    <w:rsid w:val="00F83ADB"/>
    <w:rsid w:val="00F85D23"/>
    <w:rsid w:val="00F907A0"/>
    <w:rsid w:val="00F96308"/>
    <w:rsid w:val="00FA5786"/>
    <w:rsid w:val="00FA6670"/>
    <w:rsid w:val="00FA6ECB"/>
    <w:rsid w:val="00FB0206"/>
    <w:rsid w:val="00FB459A"/>
    <w:rsid w:val="00FB4AEB"/>
    <w:rsid w:val="00FB4CB7"/>
    <w:rsid w:val="00FB4CBE"/>
    <w:rsid w:val="00FC4E2E"/>
    <w:rsid w:val="00FC5367"/>
    <w:rsid w:val="00FC53A3"/>
    <w:rsid w:val="00FD066D"/>
    <w:rsid w:val="00FD0D34"/>
    <w:rsid w:val="00FD3E78"/>
    <w:rsid w:val="00FE033A"/>
    <w:rsid w:val="00FE5A4D"/>
    <w:rsid w:val="00FF3E2B"/>
    <w:rsid w:val="00FF4AE2"/>
    <w:rsid w:val="00FF5F51"/>
    <w:rsid w:val="00FF615E"/>
    <w:rsid w:val="00FF6BA7"/>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C17DE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54D9"/>
    <w:rPr>
      <w:color w:val="0000FF" w:themeColor="hyperlink"/>
      <w:u w:val="single"/>
    </w:rPr>
  </w:style>
  <w:style w:type="paragraph" w:customStyle="1" w:styleId="Default">
    <w:name w:val="Default"/>
    <w:rsid w:val="005D43DB"/>
    <w:pPr>
      <w:widowControl w:val="0"/>
      <w:autoSpaceDE w:val="0"/>
      <w:autoSpaceDN w:val="0"/>
      <w:adjustRightInd w:val="0"/>
    </w:pPr>
    <w:rPr>
      <w:rFonts w:ascii="Arial" w:hAnsi="Arial" w:cs="Arial"/>
      <w:color w:val="000000"/>
    </w:rPr>
  </w:style>
  <w:style w:type="paragraph" w:styleId="ListParagraph">
    <w:name w:val="List Paragraph"/>
    <w:basedOn w:val="Normal"/>
    <w:uiPriority w:val="34"/>
    <w:qFormat/>
    <w:rsid w:val="009D5128"/>
    <w:pPr>
      <w:ind w:left="720"/>
      <w:contextualSpacing/>
    </w:pPr>
  </w:style>
  <w:style w:type="paragraph" w:styleId="BalloonText">
    <w:name w:val="Balloon Text"/>
    <w:basedOn w:val="Normal"/>
    <w:link w:val="BalloonTextChar"/>
    <w:uiPriority w:val="99"/>
    <w:semiHidden/>
    <w:unhideWhenUsed/>
    <w:rsid w:val="00551D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1DDE"/>
    <w:rPr>
      <w:rFonts w:ascii="Lucida Grande" w:hAnsi="Lucida Grande" w:cs="Lucida Grande"/>
      <w:sz w:val="18"/>
      <w:szCs w:val="18"/>
    </w:rPr>
  </w:style>
  <w:style w:type="table" w:styleId="TableGrid">
    <w:name w:val="Table Grid"/>
    <w:basedOn w:val="TableNormal"/>
    <w:uiPriority w:val="59"/>
    <w:rsid w:val="00C932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8D5D6D"/>
    <w:pPr>
      <w:tabs>
        <w:tab w:val="center" w:pos="4320"/>
        <w:tab w:val="right" w:pos="8640"/>
      </w:tabs>
    </w:pPr>
  </w:style>
  <w:style w:type="character" w:customStyle="1" w:styleId="FooterChar">
    <w:name w:val="Footer Char"/>
    <w:basedOn w:val="DefaultParagraphFont"/>
    <w:link w:val="Footer"/>
    <w:uiPriority w:val="99"/>
    <w:rsid w:val="008D5D6D"/>
  </w:style>
  <w:style w:type="character" w:styleId="PageNumber">
    <w:name w:val="page number"/>
    <w:basedOn w:val="DefaultParagraphFont"/>
    <w:uiPriority w:val="99"/>
    <w:semiHidden/>
    <w:unhideWhenUsed/>
    <w:rsid w:val="008D5D6D"/>
  </w:style>
  <w:style w:type="character" w:styleId="CommentReference">
    <w:name w:val="annotation reference"/>
    <w:basedOn w:val="DefaultParagraphFont"/>
    <w:uiPriority w:val="99"/>
    <w:semiHidden/>
    <w:unhideWhenUsed/>
    <w:rsid w:val="007901EF"/>
    <w:rPr>
      <w:sz w:val="18"/>
      <w:szCs w:val="18"/>
    </w:rPr>
  </w:style>
  <w:style w:type="paragraph" w:styleId="CommentText">
    <w:name w:val="annotation text"/>
    <w:basedOn w:val="Normal"/>
    <w:link w:val="CommentTextChar"/>
    <w:uiPriority w:val="99"/>
    <w:semiHidden/>
    <w:unhideWhenUsed/>
    <w:rsid w:val="007901EF"/>
  </w:style>
  <w:style w:type="character" w:customStyle="1" w:styleId="CommentTextChar">
    <w:name w:val="Comment Text Char"/>
    <w:basedOn w:val="DefaultParagraphFont"/>
    <w:link w:val="CommentText"/>
    <w:uiPriority w:val="99"/>
    <w:semiHidden/>
    <w:rsid w:val="007901EF"/>
  </w:style>
  <w:style w:type="paragraph" w:styleId="CommentSubject">
    <w:name w:val="annotation subject"/>
    <w:basedOn w:val="CommentText"/>
    <w:next w:val="CommentText"/>
    <w:link w:val="CommentSubjectChar"/>
    <w:uiPriority w:val="99"/>
    <w:semiHidden/>
    <w:unhideWhenUsed/>
    <w:rsid w:val="007901EF"/>
    <w:rPr>
      <w:b/>
      <w:bCs/>
      <w:sz w:val="20"/>
      <w:szCs w:val="20"/>
    </w:rPr>
  </w:style>
  <w:style w:type="character" w:customStyle="1" w:styleId="CommentSubjectChar">
    <w:name w:val="Comment Subject Char"/>
    <w:basedOn w:val="CommentTextChar"/>
    <w:link w:val="CommentSubject"/>
    <w:uiPriority w:val="99"/>
    <w:semiHidden/>
    <w:rsid w:val="007901EF"/>
    <w:rPr>
      <w:b/>
      <w:bCs/>
      <w:sz w:val="20"/>
      <w:szCs w:val="20"/>
    </w:rPr>
  </w:style>
  <w:style w:type="paragraph" w:customStyle="1" w:styleId="EndNoteBibliographyTitle">
    <w:name w:val="EndNote Bibliography Title"/>
    <w:basedOn w:val="Normal"/>
    <w:rsid w:val="003E08E1"/>
    <w:pPr>
      <w:jc w:val="center"/>
    </w:pPr>
    <w:rPr>
      <w:rFonts w:ascii="Cambria" w:hAnsi="Cambria"/>
    </w:rPr>
  </w:style>
  <w:style w:type="paragraph" w:customStyle="1" w:styleId="EndNoteBibliography">
    <w:name w:val="EndNote Bibliography"/>
    <w:basedOn w:val="Normal"/>
    <w:rsid w:val="003E08E1"/>
    <w:pPr>
      <w:spacing w:line="480" w:lineRule="auto"/>
    </w:pPr>
    <w:rPr>
      <w:rFonts w:ascii="Cambria" w:hAnsi="Cambria"/>
    </w:rPr>
  </w:style>
  <w:style w:type="paragraph" w:styleId="Header">
    <w:name w:val="header"/>
    <w:basedOn w:val="Normal"/>
    <w:link w:val="HeaderChar"/>
    <w:uiPriority w:val="99"/>
    <w:unhideWhenUsed/>
    <w:rsid w:val="00162CD1"/>
    <w:pPr>
      <w:tabs>
        <w:tab w:val="center" w:pos="4513"/>
        <w:tab w:val="right" w:pos="9026"/>
      </w:tabs>
    </w:pPr>
  </w:style>
  <w:style w:type="character" w:customStyle="1" w:styleId="HeaderChar">
    <w:name w:val="Header Char"/>
    <w:basedOn w:val="DefaultParagraphFont"/>
    <w:link w:val="Header"/>
    <w:uiPriority w:val="99"/>
    <w:rsid w:val="00162CD1"/>
  </w:style>
  <w:style w:type="character" w:styleId="FollowedHyperlink">
    <w:name w:val="FollowedHyperlink"/>
    <w:basedOn w:val="DefaultParagraphFont"/>
    <w:uiPriority w:val="99"/>
    <w:semiHidden/>
    <w:unhideWhenUsed/>
    <w:rsid w:val="0014440B"/>
    <w:rPr>
      <w:color w:val="800080" w:themeColor="followedHyperlink"/>
      <w:u w:val="single"/>
    </w:rPr>
  </w:style>
  <w:style w:type="paragraph" w:styleId="Revision">
    <w:name w:val="Revision"/>
    <w:hidden/>
    <w:uiPriority w:val="99"/>
    <w:semiHidden/>
    <w:rsid w:val="00F907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73437">
      <w:bodyDiv w:val="1"/>
      <w:marLeft w:val="0"/>
      <w:marRight w:val="0"/>
      <w:marTop w:val="0"/>
      <w:marBottom w:val="0"/>
      <w:divBdr>
        <w:top w:val="none" w:sz="0" w:space="0" w:color="auto"/>
        <w:left w:val="none" w:sz="0" w:space="0" w:color="auto"/>
        <w:bottom w:val="none" w:sz="0" w:space="0" w:color="auto"/>
        <w:right w:val="none" w:sz="0" w:space="0" w:color="auto"/>
      </w:divBdr>
    </w:div>
    <w:div w:id="338776067">
      <w:bodyDiv w:val="1"/>
      <w:marLeft w:val="0"/>
      <w:marRight w:val="0"/>
      <w:marTop w:val="0"/>
      <w:marBottom w:val="0"/>
      <w:divBdr>
        <w:top w:val="none" w:sz="0" w:space="0" w:color="auto"/>
        <w:left w:val="none" w:sz="0" w:space="0" w:color="auto"/>
        <w:bottom w:val="none" w:sz="0" w:space="0" w:color="auto"/>
        <w:right w:val="none" w:sz="0" w:space="0" w:color="auto"/>
      </w:divBdr>
    </w:div>
    <w:div w:id="681518963">
      <w:bodyDiv w:val="1"/>
      <w:marLeft w:val="0"/>
      <w:marRight w:val="0"/>
      <w:marTop w:val="0"/>
      <w:marBottom w:val="0"/>
      <w:divBdr>
        <w:top w:val="none" w:sz="0" w:space="0" w:color="auto"/>
        <w:left w:val="none" w:sz="0" w:space="0" w:color="auto"/>
        <w:bottom w:val="none" w:sz="0" w:space="0" w:color="auto"/>
        <w:right w:val="none" w:sz="0" w:space="0" w:color="auto"/>
      </w:divBdr>
    </w:div>
    <w:div w:id="1641839804">
      <w:bodyDiv w:val="1"/>
      <w:marLeft w:val="0"/>
      <w:marRight w:val="0"/>
      <w:marTop w:val="0"/>
      <w:marBottom w:val="0"/>
      <w:divBdr>
        <w:top w:val="none" w:sz="0" w:space="0" w:color="auto"/>
        <w:left w:val="none" w:sz="0" w:space="0" w:color="auto"/>
        <w:bottom w:val="none" w:sz="0" w:space="0" w:color="auto"/>
        <w:right w:val="none" w:sz="0" w:space="0" w:color="auto"/>
      </w:divBdr>
    </w:div>
    <w:div w:id="1690522038">
      <w:bodyDiv w:val="1"/>
      <w:marLeft w:val="0"/>
      <w:marRight w:val="0"/>
      <w:marTop w:val="0"/>
      <w:marBottom w:val="0"/>
      <w:divBdr>
        <w:top w:val="none" w:sz="0" w:space="0" w:color="auto"/>
        <w:left w:val="none" w:sz="0" w:space="0" w:color="auto"/>
        <w:bottom w:val="none" w:sz="0" w:space="0" w:color="auto"/>
        <w:right w:val="none" w:sz="0" w:space="0" w:color="auto"/>
      </w:divBdr>
    </w:div>
    <w:div w:id="18804363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ndreasgoebel@rocketmail.com" TargetMode="External"/><Relationship Id="rId9" Type="http://schemas.openxmlformats.org/officeDocument/2006/relationships/hyperlink" Target="mailto:andreas.goebel@liv.ac.uk" TargetMode="External"/><Relationship Id="rId10" Type="http://schemas.openxmlformats.org/officeDocument/2006/relationships/hyperlink" Target="http://www.crpsconsortiu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BC0943-950B-4142-90C9-D30E543CD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821</Words>
  <Characters>50281</Characters>
  <Application>Microsoft Macintosh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Liverpool University</Company>
  <LinksUpToDate>false</LinksUpToDate>
  <CharactersWithSpaces>58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Goebel</dc:creator>
  <cp:keywords/>
  <dc:description/>
  <cp:lastModifiedBy>Microsoft Office User</cp:lastModifiedBy>
  <cp:revision>3</cp:revision>
  <cp:lastPrinted>2018-01-01T11:59:00Z</cp:lastPrinted>
  <dcterms:created xsi:type="dcterms:W3CDTF">2018-01-01T17:00:00Z</dcterms:created>
  <dcterms:modified xsi:type="dcterms:W3CDTF">2018-01-01T17:00:00Z</dcterms:modified>
</cp:coreProperties>
</file>